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B62BE9" w14:textId="77777777" w:rsidR="00451581" w:rsidRDefault="00345C2A" w:rsidP="00640F0A">
      <w:pPr>
        <w:spacing w:after="0" w:line="240" w:lineRule="auto"/>
      </w:pPr>
      <w:r w:rsidRPr="00B767CD">
        <w:t xml:space="preserve">We </w:t>
      </w:r>
      <w:r w:rsidRPr="00C67283">
        <w:t xml:space="preserve">thank the Associate Editor and both reviewers for their constructive feedback on our manuscript. We appreciate the reviewers’ positive assessment of our work and their valuable suggestions for improvement. We have carefully addressed all comments </w:t>
      </w:r>
      <w:r w:rsidRPr="00214A08">
        <w:t xml:space="preserve">in detail below in point-by-point responses to each reviewer comment, with changes to the manuscript highlighted in yellow. </w:t>
      </w:r>
      <w:r w:rsidRPr="0044017C">
        <w:br/>
      </w:r>
    </w:p>
    <w:p w14:paraId="363F0C5E" w14:textId="77777777" w:rsidR="00451581" w:rsidRDefault="00451581" w:rsidP="00640F0A">
      <w:pPr>
        <w:spacing w:after="0" w:line="240" w:lineRule="auto"/>
        <w:rPr>
          <w:b/>
          <w:u w:val="single"/>
        </w:rPr>
      </w:pPr>
    </w:p>
    <w:p w14:paraId="2DE153F6" w14:textId="2EBD7BB1" w:rsidR="00451581" w:rsidRPr="00222E7D" w:rsidRDefault="00451581" w:rsidP="00640F0A">
      <w:pPr>
        <w:spacing w:after="0" w:line="240" w:lineRule="auto"/>
        <w:rPr>
          <w:b/>
          <w:u w:val="single"/>
        </w:rPr>
      </w:pPr>
      <w:r w:rsidRPr="00222E7D">
        <w:rPr>
          <w:b/>
          <w:u w:val="single"/>
        </w:rPr>
        <w:t>Reviewer 1</w:t>
      </w:r>
    </w:p>
    <w:p w14:paraId="6D4F5E50" w14:textId="77C89682" w:rsidR="00640F0A" w:rsidRPr="00451581" w:rsidRDefault="00345C2A" w:rsidP="00222E7D">
      <w:pPr>
        <w:spacing w:after="0" w:line="240" w:lineRule="auto"/>
      </w:pPr>
      <w:r w:rsidRPr="0044017C">
        <w:br/>
      </w:r>
      <w:r w:rsidRPr="00B078F6">
        <w:t>RE1.1:</w:t>
      </w:r>
      <w:r w:rsidRPr="004D6742">
        <w:br/>
      </w:r>
      <w:r w:rsidRPr="00451581">
        <w:rPr>
          <w:b/>
          <w:bCs/>
        </w:rPr>
        <w:t>Keywords: The first used keywords are already part of the title. To improve SEO, I suggest replacing them with further information about the sequence (i.e. trajectory?) or algorithms used in segmentation</w:t>
      </w:r>
      <w:r w:rsidRPr="00451581">
        <w:br/>
      </w:r>
    </w:p>
    <w:p w14:paraId="1F35C7A6" w14:textId="77777777" w:rsidR="00A908FC" w:rsidRDefault="00081F47" w:rsidP="00222E7D">
      <w:pPr>
        <w:spacing w:after="0" w:line="240" w:lineRule="auto"/>
      </w:pPr>
      <w:r w:rsidRPr="005E4C2D">
        <w:t xml:space="preserve">Thank you </w:t>
      </w:r>
      <w:r w:rsidR="00345C2A" w:rsidRPr="006E5691">
        <w:t>for this suggestion to improve SEO. We have replaced the previous keywords</w:t>
      </w:r>
    </w:p>
    <w:p w14:paraId="3D52A39D" w14:textId="6D33FF9E" w:rsidR="00A908FC" w:rsidRDefault="00227525" w:rsidP="00222E7D">
      <w:pPr>
        <w:spacing w:after="0" w:line="240" w:lineRule="auto"/>
      </w:pPr>
      <w:r>
        <w:t>”</w:t>
      </w:r>
      <w:r w:rsidRPr="00A908FC">
        <w:t>Dynamic</w:t>
      </w:r>
      <w:r w:rsidR="00A908FC" w:rsidRPr="00A908FC">
        <w:t xml:space="preserve"> MRI; Bone tracking; Semi-automated segmentation</w:t>
      </w:r>
      <w:r w:rsidR="00A908FC">
        <w:t xml:space="preserve">” </w:t>
      </w:r>
    </w:p>
    <w:p w14:paraId="5D6CC7FE" w14:textId="33938111" w:rsidR="00F37E4E" w:rsidRPr="00C67283" w:rsidRDefault="00345C2A" w:rsidP="00222E7D">
      <w:pPr>
        <w:spacing w:after="0" w:line="240" w:lineRule="auto"/>
      </w:pPr>
      <w:r w:rsidRPr="006E5691">
        <w:t xml:space="preserve">with: </w:t>
      </w:r>
      <w:r w:rsidRPr="00B04AA2">
        <w:rPr>
          <w:highlight w:val="yellow"/>
        </w:rPr>
        <w:t>Radial golden-angle acquisition; Canny edge detection; CINE reconstruction;</w:t>
      </w:r>
      <w:r w:rsidRPr="00B04AA2">
        <w:t xml:space="preserve"> Knee osteokinematics</w:t>
      </w:r>
    </w:p>
    <w:p w14:paraId="31413796" w14:textId="2A6EAE33" w:rsidR="00F37E4E" w:rsidRPr="00214A08" w:rsidRDefault="00F37E4E" w:rsidP="00640F0A">
      <w:pPr>
        <w:spacing w:after="0" w:line="240" w:lineRule="auto"/>
      </w:pPr>
    </w:p>
    <w:p w14:paraId="731D980A" w14:textId="77777777" w:rsidR="00640F0A" w:rsidRPr="00214A08" w:rsidRDefault="00640F0A" w:rsidP="00A908FC">
      <w:pPr>
        <w:spacing w:after="0" w:line="240" w:lineRule="auto"/>
      </w:pPr>
    </w:p>
    <w:p w14:paraId="2DFE46F1" w14:textId="77777777" w:rsidR="00F37E4E" w:rsidRPr="0044017C" w:rsidRDefault="00345C2A" w:rsidP="00A908FC">
      <w:pPr>
        <w:spacing w:after="0" w:line="240" w:lineRule="auto"/>
        <w:rPr>
          <w:u w:val="single"/>
        </w:rPr>
      </w:pPr>
      <w:r w:rsidRPr="0044017C">
        <w:rPr>
          <w:u w:val="single"/>
        </w:rPr>
        <w:t>Materials and Methods</w:t>
      </w:r>
    </w:p>
    <w:p w14:paraId="3A7A3602" w14:textId="77777777" w:rsidR="00640F0A" w:rsidRPr="004D6742" w:rsidRDefault="00345C2A" w:rsidP="00640F0A">
      <w:pPr>
        <w:spacing w:after="0" w:line="240" w:lineRule="auto"/>
      </w:pPr>
      <w:r w:rsidRPr="004D6742">
        <w:br/>
      </w:r>
      <w:r w:rsidRPr="00061CAE">
        <w:t>RE1.2:</w:t>
      </w:r>
      <w:r w:rsidRPr="00C67283">
        <w:rPr>
          <w:b/>
          <w:bCs/>
        </w:rPr>
        <w:br/>
        <w:t>I would prefer a photograph of a subject in the motion device</w:t>
      </w:r>
      <w:r w:rsidRPr="00214A08">
        <w:rPr>
          <w:b/>
          <w:bCs/>
        </w:rPr>
        <w:t>. I don't find the pictures in [25] to be very helpful. I suggest an image where the patient table is in its home position, to better show the deflection of the lower leg.</w:t>
      </w:r>
      <w:r w:rsidRPr="0044017C">
        <w:br/>
      </w:r>
    </w:p>
    <w:p w14:paraId="286CAEB2" w14:textId="330616B7" w:rsidR="009A4C5C" w:rsidRDefault="00081F47" w:rsidP="00484A8A">
      <w:pPr>
        <w:spacing w:after="0" w:line="240" w:lineRule="auto"/>
      </w:pPr>
      <w:r w:rsidRPr="004D6742">
        <w:t>T</w:t>
      </w:r>
      <w:r w:rsidRPr="00451581">
        <w:t>hank you for this thoughtful suggestion. While we agree</w:t>
      </w:r>
      <w:r w:rsidR="00E373AD">
        <w:t xml:space="preserve"> that it would be helpful</w:t>
      </w:r>
      <w:r w:rsidRPr="00451581">
        <w:t>,</w:t>
      </w:r>
      <w:r w:rsidR="00061CAE">
        <w:t xml:space="preserve"> the patient table was already in the home position in the photograph in [25].</w:t>
      </w:r>
      <w:r w:rsidRPr="00451581">
        <w:t xml:space="preserve"> </w:t>
      </w:r>
      <w:r w:rsidR="00061CAE">
        <w:t xml:space="preserve">Unfortunately, </w:t>
      </w:r>
      <w:r w:rsidRPr="00451581">
        <w:t>t</w:t>
      </w:r>
      <w:r w:rsidR="00345C2A" w:rsidRPr="00451581">
        <w:t xml:space="preserve">aking </w:t>
      </w:r>
      <w:r w:rsidR="00E373AD">
        <w:t xml:space="preserve">photographs </w:t>
      </w:r>
      <w:r w:rsidR="00061CAE">
        <w:t>closer to</w:t>
      </w:r>
      <w:r w:rsidR="00E373AD">
        <w:t xml:space="preserve"> the MRI scanner is challenging due to safety constraints related to the strong magnetic field</w:t>
      </w:r>
      <w:r w:rsidR="00061CAE">
        <w:t xml:space="preserve"> and was not possible</w:t>
      </w:r>
      <w:r w:rsidR="00345C2A" w:rsidRPr="00556146">
        <w:t xml:space="preserve">. </w:t>
      </w:r>
      <w:r w:rsidR="009A4C5C">
        <w:t>We note that</w:t>
      </w:r>
      <w:r w:rsidR="00E373AD">
        <w:t xml:space="preserve"> reference</w:t>
      </w:r>
      <w:r w:rsidR="00345C2A" w:rsidRPr="00C67283">
        <w:t xml:space="preserve"> [25] </w:t>
      </w:r>
      <w:r w:rsidR="009A4C5C">
        <w:t>also includes</w:t>
      </w:r>
      <w:r w:rsidR="00E373AD">
        <w:t xml:space="preserve"> </w:t>
      </w:r>
      <w:r w:rsidR="00061CAE">
        <w:t xml:space="preserve">a </w:t>
      </w:r>
      <w:r w:rsidR="00345C2A" w:rsidRPr="00C67283">
        <w:t>supplementary</w:t>
      </w:r>
      <w:r w:rsidR="00E373AD">
        <w:t xml:space="preserve"> video</w:t>
      </w:r>
      <w:r w:rsidR="00345C2A" w:rsidRPr="00C67283">
        <w:t xml:space="preserve"> </w:t>
      </w:r>
      <w:r w:rsidR="009A4C5C">
        <w:t>showing the device in operation</w:t>
      </w:r>
      <w:r w:rsidR="00E373AD">
        <w:t>,</w:t>
      </w:r>
      <w:r w:rsidR="009A4C5C">
        <w:t xml:space="preserve"> which may provide additional visualization.</w:t>
      </w:r>
      <w:r w:rsidR="00E373AD">
        <w:t xml:space="preserve"> We have added a reference to these </w:t>
      </w:r>
      <w:r w:rsidR="009A4C5C">
        <w:t xml:space="preserve">supplementary </w:t>
      </w:r>
      <w:r w:rsidR="00E373AD">
        <w:t>materials in the manuscript</w:t>
      </w:r>
      <w:r w:rsidR="009A4C5C">
        <w:t xml:space="preserve"> for completeness in Page</w:t>
      </w:r>
      <w:r w:rsidR="00061CAE">
        <w:t xml:space="preserve"> 4</w:t>
      </w:r>
      <w:r w:rsidR="009A4C5C">
        <w:t>.</w:t>
      </w:r>
      <w:r w:rsidR="00E373AD">
        <w:t xml:space="preserve"> </w:t>
      </w:r>
    </w:p>
    <w:p w14:paraId="0EF4500A" w14:textId="16146B7F" w:rsidR="00F37E4E" w:rsidRPr="00C67283" w:rsidRDefault="00345C2A" w:rsidP="00484A8A">
      <w:pPr>
        <w:spacing w:after="0" w:line="240" w:lineRule="auto"/>
      </w:pPr>
      <w:r w:rsidRPr="00C67283">
        <w:t>The direct link to the video:</w:t>
      </w:r>
      <w:r w:rsidRPr="00C67283">
        <w:br/>
      </w:r>
      <w:hyperlink r:id="rId7" w:anchor="upi0005" w:history="1">
        <w:r w:rsidRPr="00C67283">
          <w:rPr>
            <w:rStyle w:val="Hyperlink"/>
          </w:rPr>
          <w:t>https://www.sciencedirect.co</w:t>
        </w:r>
        <w:r w:rsidRPr="00C67283">
          <w:rPr>
            <w:rStyle w:val="Hyperlink"/>
          </w:rPr>
          <w:t>m</w:t>
        </w:r>
        <w:r w:rsidRPr="00C67283">
          <w:rPr>
            <w:rStyle w:val="Hyperlink"/>
          </w:rPr>
          <w:t>/s</w:t>
        </w:r>
        <w:r w:rsidRPr="00C67283">
          <w:rPr>
            <w:rStyle w:val="Hyperlink"/>
          </w:rPr>
          <w:t>c</w:t>
        </w:r>
        <w:r w:rsidRPr="00C67283">
          <w:rPr>
            <w:rStyle w:val="Hyperlink"/>
          </w:rPr>
          <w:t>ience/article/pii/S093938892100115X?via%3Dihub#upi0005</w:t>
        </w:r>
      </w:hyperlink>
    </w:p>
    <w:p w14:paraId="4DAF43DB" w14:textId="77777777" w:rsidR="00F37E4E" w:rsidRDefault="00F37E4E" w:rsidP="00484A8A">
      <w:pPr>
        <w:spacing w:after="0" w:line="240" w:lineRule="auto"/>
      </w:pPr>
    </w:p>
    <w:p w14:paraId="1DB80AA3" w14:textId="37A735DC" w:rsidR="009A4C5C" w:rsidRPr="009A4C5C" w:rsidRDefault="009A4C5C" w:rsidP="00484A8A">
      <w:pPr>
        <w:spacing w:after="0" w:line="240" w:lineRule="auto"/>
        <w:rPr>
          <w:highlight w:val="yellow"/>
        </w:rPr>
      </w:pPr>
      <w:r>
        <w:t xml:space="preserve">“A custom MRI-safe knee motion and loading device [25] was used to guide planar knee movement during flexion-extension cycles. </w:t>
      </w:r>
      <w:r w:rsidRPr="009A4C5C">
        <w:rPr>
          <w:highlight w:val="yellow"/>
        </w:rPr>
        <w:t>Additional images and videos demonstrating the device setup and operation are available in the supplementary materials of reference [25]</w:t>
      </w:r>
    </w:p>
    <w:p w14:paraId="472ACFB7" w14:textId="7A808913" w:rsidR="009A4C5C" w:rsidRDefault="009A4C5C" w:rsidP="00484A8A">
      <w:pPr>
        <w:spacing w:after="0" w:line="240" w:lineRule="auto"/>
      </w:pPr>
      <w:r w:rsidRPr="009A4C5C">
        <w:rPr>
          <w:highlight w:val="yellow"/>
        </w:rPr>
        <w:t>(</w:t>
      </w:r>
      <w:bookmarkStart w:id="0" w:name="_Hlk201069951"/>
      <w:r w:rsidRPr="009A4C5C">
        <w:rPr>
          <w:highlight w:val="yellow"/>
        </w:rPr>
        <w:fldChar w:fldCharType="begin"/>
      </w:r>
      <w:r w:rsidRPr="009A4C5C">
        <w:rPr>
          <w:highlight w:val="yellow"/>
        </w:rPr>
        <w:instrText>HYPERLINK "https://www.sciencedirect.com/science/article/pii/S093938892100115X?via%3Dihub" \l "upi0005"</w:instrText>
      </w:r>
      <w:r w:rsidRPr="009A4C5C">
        <w:rPr>
          <w:highlight w:val="yellow"/>
        </w:rPr>
      </w:r>
      <w:r w:rsidRPr="009A4C5C">
        <w:rPr>
          <w:highlight w:val="yellow"/>
        </w:rPr>
        <w:fldChar w:fldCharType="separate"/>
      </w:r>
      <w:r w:rsidRPr="009A4C5C">
        <w:rPr>
          <w:rStyle w:val="Hyperlink"/>
          <w:highlight w:val="yellow"/>
        </w:rPr>
        <w:t>https://www.sciencedirect.com/science/article/pii/S093938892100115X?via%3Dihub#upi0005</w:t>
      </w:r>
      <w:r w:rsidRPr="009A4C5C">
        <w:rPr>
          <w:highlight w:val="yellow"/>
        </w:rPr>
        <w:fldChar w:fldCharType="end"/>
      </w:r>
      <w:bookmarkEnd w:id="0"/>
      <w:r w:rsidRPr="009A4C5C">
        <w:rPr>
          <w:highlight w:val="yellow"/>
        </w:rPr>
        <w:t>)</w:t>
      </w:r>
      <w:r>
        <w:t xml:space="preserve"> “</w:t>
      </w:r>
    </w:p>
    <w:p w14:paraId="1F19B5D8" w14:textId="77777777" w:rsidR="009A4C5C" w:rsidRPr="00214A08" w:rsidRDefault="009A4C5C" w:rsidP="00484A8A">
      <w:pPr>
        <w:spacing w:after="0" w:line="240" w:lineRule="auto"/>
      </w:pPr>
    </w:p>
    <w:p w14:paraId="5B115132" w14:textId="77777777" w:rsidR="00640F0A" w:rsidRPr="0044017C" w:rsidRDefault="00640F0A" w:rsidP="00640F0A">
      <w:pPr>
        <w:spacing w:after="0" w:line="240" w:lineRule="auto"/>
        <w:rPr>
          <w:highlight w:val="white"/>
        </w:rPr>
      </w:pPr>
    </w:p>
    <w:p w14:paraId="50685FF5" w14:textId="38777D5E" w:rsidR="00640F0A" w:rsidRPr="005E4C2D" w:rsidRDefault="00345C2A" w:rsidP="00640F0A">
      <w:pPr>
        <w:spacing w:after="0" w:line="240" w:lineRule="auto"/>
      </w:pPr>
      <w:r w:rsidRPr="004D6742">
        <w:rPr>
          <w:highlight w:val="white"/>
        </w:rPr>
        <w:t>RE1.3:</w:t>
      </w:r>
      <w:r w:rsidRPr="004D6742">
        <w:br/>
      </w:r>
      <w:r w:rsidRPr="00451581">
        <w:rPr>
          <w:b/>
          <w:bCs/>
        </w:rPr>
        <w:t>To estimate the flexion-speed better, I suggest to report the cycle time, rather than the cycles per minute. This way it is easier to relate motion speed and sequence temporal resolution.</w:t>
      </w:r>
      <w:r w:rsidRPr="00451581">
        <w:br/>
      </w:r>
    </w:p>
    <w:p w14:paraId="57CB198D" w14:textId="3573AFDA" w:rsidR="00F37E4E" w:rsidRPr="00B767CD" w:rsidRDefault="00DC296D" w:rsidP="00CD0461">
      <w:pPr>
        <w:spacing w:after="0" w:line="240" w:lineRule="auto"/>
      </w:pPr>
      <w:r w:rsidRPr="005E4C2D">
        <w:lastRenderedPageBreak/>
        <w:t>Thi</w:t>
      </w:r>
      <w:r w:rsidRPr="006E5691">
        <w:t>s is indeed a g</w:t>
      </w:r>
      <w:r w:rsidRPr="00B04AA2">
        <w:t>ood suggestion</w:t>
      </w:r>
      <w:r w:rsidRPr="00556146">
        <w:t xml:space="preserve"> for improving </w:t>
      </w:r>
      <w:r w:rsidRPr="00FC460F">
        <w:t xml:space="preserve">interpretation. </w:t>
      </w:r>
      <w:r w:rsidRPr="0020514E">
        <w:t xml:space="preserve">Accordingly, </w:t>
      </w:r>
      <w:r w:rsidRPr="00B767CD">
        <w:t>w</w:t>
      </w:r>
      <w:r w:rsidR="00345C2A" w:rsidRPr="00B767CD">
        <w:t xml:space="preserve">e have revised the text to report cycle time instead of cycles per minute. </w:t>
      </w:r>
      <w:r w:rsidRPr="00B767CD">
        <w:t xml:space="preserve">The updated text, shown on </w:t>
      </w:r>
      <w:r w:rsidR="00345C2A" w:rsidRPr="00B767CD">
        <w:t>Page 5</w:t>
      </w:r>
      <w:r w:rsidRPr="00B767CD">
        <w:t>,</w:t>
      </w:r>
      <w:r w:rsidR="00345C2A" w:rsidRPr="00B767CD">
        <w:t xml:space="preserve"> now reads: </w:t>
      </w:r>
      <w:r w:rsidR="00345C2A" w:rsidRPr="00B767CD">
        <w:rPr>
          <w:rFonts w:hint="cs"/>
        </w:rPr>
        <w:t>“</w:t>
      </w:r>
      <w:r w:rsidR="00345C2A" w:rsidRPr="00B767CD">
        <w:rPr>
          <w:rFonts w:eastAsia="Verdana" w:cs="Verdana"/>
        </w:rPr>
        <w:t xml:space="preserve">Each knee extension-flexion movement cycle was guided by eight metronome beats, with the knee fully flexed at the first beat, fully extended by the fourth beat and fully flexed again by the eighth beat, </w:t>
      </w:r>
      <w:r w:rsidR="0006227D" w:rsidRPr="00B767CD">
        <w:rPr>
          <w:rFonts w:eastAsia="Verdana" w:cs="Verdana"/>
          <w:highlight w:val="yellow"/>
        </w:rPr>
        <w:t>resulting in</w:t>
      </w:r>
      <w:r w:rsidR="00345C2A" w:rsidRPr="00B767CD">
        <w:rPr>
          <w:rFonts w:eastAsia="Verdana" w:cs="Verdana"/>
          <w:highlight w:val="yellow"/>
        </w:rPr>
        <w:t xml:space="preserve"> 8 seconds per cycle</w:t>
      </w:r>
      <w:r w:rsidR="00345C2A" w:rsidRPr="00B767CD">
        <w:rPr>
          <w:rFonts w:hint="cs"/>
        </w:rPr>
        <w:t>”</w:t>
      </w:r>
    </w:p>
    <w:p w14:paraId="25A00CC4" w14:textId="77777777" w:rsidR="00F37E4E" w:rsidRPr="00B767CD" w:rsidRDefault="00F37E4E" w:rsidP="00CD0461">
      <w:pPr>
        <w:spacing w:after="0" w:line="240" w:lineRule="auto"/>
      </w:pPr>
    </w:p>
    <w:p w14:paraId="2E4E2FE4" w14:textId="77777777" w:rsidR="00640F0A" w:rsidRPr="00B767CD" w:rsidRDefault="00640F0A" w:rsidP="00640F0A">
      <w:pPr>
        <w:spacing w:after="0" w:line="240" w:lineRule="auto"/>
        <w:rPr>
          <w:highlight w:val="white"/>
        </w:rPr>
      </w:pPr>
    </w:p>
    <w:p w14:paraId="6C7B2AE9" w14:textId="4264C108" w:rsidR="00640F0A" w:rsidRPr="00B767CD" w:rsidRDefault="00345C2A" w:rsidP="00640F0A">
      <w:pPr>
        <w:spacing w:after="0" w:line="240" w:lineRule="auto"/>
      </w:pPr>
      <w:r w:rsidRPr="00B767CD">
        <w:rPr>
          <w:highlight w:val="white"/>
        </w:rPr>
        <w:t>RE1.4:</w:t>
      </w:r>
      <w:r w:rsidRPr="00B767CD">
        <w:br/>
      </w:r>
      <w:r w:rsidRPr="00B767CD">
        <w:rPr>
          <w:b/>
          <w:bCs/>
        </w:rPr>
        <w:t xml:space="preserve">TGV was used as a </w:t>
      </w:r>
      <w:proofErr w:type="spellStart"/>
      <w:r w:rsidRPr="00B767CD">
        <w:rPr>
          <w:b/>
          <w:bCs/>
        </w:rPr>
        <w:t>regularizer</w:t>
      </w:r>
      <w:proofErr w:type="spellEnd"/>
      <w:r w:rsidRPr="00B767CD">
        <w:rPr>
          <w:b/>
          <w:bCs/>
        </w:rPr>
        <w:t>. Along which dimensions? time, space, or both? Please clarify.</w:t>
      </w:r>
      <w:r w:rsidRPr="00B767CD">
        <w:br/>
      </w:r>
    </w:p>
    <w:p w14:paraId="08168D2E" w14:textId="18469745" w:rsidR="00F37E4E" w:rsidRPr="00214A08" w:rsidRDefault="00345C2A" w:rsidP="004F4332">
      <w:pPr>
        <w:spacing w:after="0" w:line="240" w:lineRule="auto"/>
      </w:pPr>
      <w:r w:rsidRPr="00B767CD">
        <w:t xml:space="preserve">The TGV regularization was applied along the spatial dimension. The </w:t>
      </w:r>
      <w:r w:rsidR="0006227D" w:rsidRPr="00B767CD">
        <w:t xml:space="preserve">updated </w:t>
      </w:r>
      <w:r w:rsidRPr="00B767CD">
        <w:t>text</w:t>
      </w:r>
      <w:r w:rsidR="0006227D" w:rsidRPr="00B767CD">
        <w:t>, shown</w:t>
      </w:r>
      <w:r w:rsidRPr="00B767CD">
        <w:t xml:space="preserve"> on Page 6</w:t>
      </w:r>
      <w:r w:rsidR="0006227D" w:rsidRPr="00B767CD">
        <w:t>,</w:t>
      </w:r>
      <w:r w:rsidRPr="00B767CD">
        <w:t xml:space="preserve"> now reads</w:t>
      </w:r>
      <w:r w:rsidR="0006227D" w:rsidRPr="00B767CD">
        <w:t>:</w:t>
      </w:r>
      <w:r w:rsidRPr="00B767CD">
        <w:t xml:space="preserve"> </w:t>
      </w:r>
      <w:r w:rsidRPr="00B767CD">
        <w:rPr>
          <w:rFonts w:hint="cs"/>
        </w:rPr>
        <w:t>“</w:t>
      </w:r>
      <w:r w:rsidRPr="00B767CD">
        <w:t xml:space="preserve">... </w:t>
      </w:r>
      <w:r w:rsidRPr="00B767CD">
        <w:rPr>
          <w:rFonts w:eastAsia="Verdana" w:cs="Verdana"/>
        </w:rPr>
        <w:t xml:space="preserve">the image was reconstructed as a </w:t>
      </w:r>
      <w:r w:rsidRPr="00B767CD">
        <w:rPr>
          <w:rFonts w:eastAsia="Verdana" w:cs="Verdana"/>
          <w:highlight w:val="yellow"/>
        </w:rPr>
        <w:t>spatially regularized</w:t>
      </w:r>
      <w:r w:rsidRPr="00B767CD">
        <w:rPr>
          <w:rFonts w:eastAsia="Verdana" w:cs="Verdana"/>
        </w:rPr>
        <w:t xml:space="preserve"> Total Generalized Variation </w:t>
      </w:r>
      <w:r w:rsidRPr="00C67283">
        <w:rPr>
          <w:rFonts w:eastAsia="Verdana" w:cs="Verdana"/>
        </w:rPr>
        <w:t>least-squares problem solved using the Alternating Direction Method of Multipliers,</w:t>
      </w:r>
      <w:r w:rsidRPr="00214A08">
        <w:t xml:space="preserve"> ...”</w:t>
      </w:r>
    </w:p>
    <w:p w14:paraId="6432C63F" w14:textId="77777777" w:rsidR="00F37E4E" w:rsidRPr="0044017C" w:rsidRDefault="00F37E4E" w:rsidP="004F4332">
      <w:pPr>
        <w:spacing w:after="0" w:line="240" w:lineRule="auto"/>
      </w:pPr>
    </w:p>
    <w:p w14:paraId="191441E0" w14:textId="77777777" w:rsidR="00640F0A" w:rsidRPr="004D6742" w:rsidRDefault="00640F0A" w:rsidP="00640F0A">
      <w:pPr>
        <w:spacing w:after="0" w:line="240" w:lineRule="auto"/>
        <w:rPr>
          <w:highlight w:val="white"/>
        </w:rPr>
      </w:pPr>
    </w:p>
    <w:p w14:paraId="0AEC42FF" w14:textId="08900B75" w:rsidR="00F37E4E" w:rsidRPr="005E4C2D" w:rsidRDefault="00345C2A" w:rsidP="0050332A">
      <w:pPr>
        <w:spacing w:after="0" w:line="240" w:lineRule="auto"/>
        <w:rPr>
          <w:b/>
          <w:bCs/>
        </w:rPr>
      </w:pPr>
      <w:r w:rsidRPr="004D6742">
        <w:rPr>
          <w:highlight w:val="white"/>
        </w:rPr>
        <w:t>RE1.5:</w:t>
      </w:r>
      <w:r w:rsidRPr="00451581">
        <w:br/>
      </w:r>
      <w:r w:rsidRPr="00451581">
        <w:rPr>
          <w:b/>
          <w:bCs/>
        </w:rPr>
        <w:t xml:space="preserve">Is there a python image-processing package that was mainly used for the analysis (i.e. </w:t>
      </w:r>
      <w:proofErr w:type="spellStart"/>
      <w:r w:rsidRPr="00451581">
        <w:rPr>
          <w:b/>
          <w:bCs/>
        </w:rPr>
        <w:t>openCV</w:t>
      </w:r>
      <w:proofErr w:type="spellEnd"/>
      <w:r w:rsidRPr="00451581">
        <w:rPr>
          <w:b/>
          <w:bCs/>
        </w:rPr>
        <w:t>)? If so, please mention the used package.</w:t>
      </w:r>
    </w:p>
    <w:p w14:paraId="04B7843E" w14:textId="77777777" w:rsidR="00640F0A" w:rsidRPr="006E5691" w:rsidRDefault="00640F0A" w:rsidP="00640F0A">
      <w:pPr>
        <w:spacing w:after="0" w:line="240" w:lineRule="auto"/>
      </w:pPr>
    </w:p>
    <w:p w14:paraId="47A313EF" w14:textId="51186BE0" w:rsidR="00F37E4E" w:rsidRPr="00B767CD" w:rsidRDefault="00120446" w:rsidP="0050332A">
      <w:pPr>
        <w:spacing w:after="0" w:line="240" w:lineRule="auto"/>
      </w:pPr>
      <w:r w:rsidRPr="006E5691">
        <w:t xml:space="preserve">Indeed, </w:t>
      </w:r>
      <w:r w:rsidRPr="00B04AA2">
        <w:t>two image processing packages were used for the an</w:t>
      </w:r>
      <w:r w:rsidRPr="00556146">
        <w:t xml:space="preserve">alysis: </w:t>
      </w:r>
      <w:r w:rsidR="00345C2A" w:rsidRPr="00556146">
        <w:t>SciPy and sciki</w:t>
      </w:r>
      <w:r w:rsidR="0050332A">
        <w:t>t</w:t>
      </w:r>
      <w:r w:rsidR="00345C2A" w:rsidRPr="00556146">
        <w:t>-image</w:t>
      </w:r>
      <w:r w:rsidR="00345C2A" w:rsidRPr="0020514E">
        <w:t xml:space="preserve">. We have now mentioned the specific modules used for edge detection, connected-component labeling, </w:t>
      </w:r>
      <w:r w:rsidR="00345C2A" w:rsidRPr="00B767CD">
        <w:t xml:space="preserve">cubic spline interpolation and Nelder-Mead optimization alongside the corresponding algorithms </w:t>
      </w:r>
      <w:r w:rsidRPr="00B767CD">
        <w:t>on</w:t>
      </w:r>
      <w:r w:rsidR="00345C2A" w:rsidRPr="00B767CD">
        <w:t xml:space="preserve"> Pages 6 and 7. </w:t>
      </w:r>
      <w:r w:rsidR="0050332A">
        <w:t xml:space="preserve">The modules are: ndimage, interpolate and optimize from SciPy and feature from scikit-image. </w:t>
      </w:r>
    </w:p>
    <w:p w14:paraId="7FD538E3" w14:textId="77777777" w:rsidR="00640F0A" w:rsidRPr="00B767CD" w:rsidRDefault="00640F0A" w:rsidP="00640F0A">
      <w:pPr>
        <w:spacing w:after="0" w:line="240" w:lineRule="auto"/>
      </w:pPr>
    </w:p>
    <w:p w14:paraId="56409303" w14:textId="392FF4F5" w:rsidR="00F37E4E" w:rsidRPr="00B767CD" w:rsidRDefault="00345C2A" w:rsidP="00E62600">
      <w:pPr>
        <w:spacing w:after="0" w:line="240" w:lineRule="auto"/>
        <w:rPr>
          <w:b/>
          <w:bCs/>
        </w:rPr>
      </w:pPr>
      <w:r w:rsidRPr="00B767CD">
        <w:t>RE1.6:</w:t>
      </w:r>
      <w:r w:rsidRPr="00B767CD">
        <w:br/>
      </w:r>
      <w:r w:rsidRPr="00B767CD">
        <w:rPr>
          <w:b/>
          <w:bCs/>
        </w:rPr>
        <w:t>In (I) you write: "</w:t>
      </w:r>
      <w:r w:rsidRPr="00B767CD">
        <w:rPr>
          <w:rFonts w:hint="cs"/>
          <w:b/>
          <w:bCs/>
        </w:rPr>
        <w:t>…</w:t>
      </w:r>
      <w:r w:rsidRPr="00B767CD">
        <w:rPr>
          <w:b/>
          <w:bCs/>
        </w:rPr>
        <w:t>including the interior cortical bone boundaries." I suggest: "including the boundary between cortical and trabecular bone"</w:t>
      </w:r>
    </w:p>
    <w:p w14:paraId="64B2BFDD" w14:textId="77777777" w:rsidR="00640F0A" w:rsidRPr="00B767CD" w:rsidRDefault="00640F0A" w:rsidP="00640F0A">
      <w:pPr>
        <w:spacing w:after="0" w:line="240" w:lineRule="auto"/>
      </w:pPr>
    </w:p>
    <w:p w14:paraId="7735C547" w14:textId="1A750465" w:rsidR="00F37E4E" w:rsidRPr="00C67283" w:rsidRDefault="00954C2A" w:rsidP="00E62600">
      <w:pPr>
        <w:spacing w:after="0" w:line="240" w:lineRule="auto"/>
      </w:pPr>
      <w:r w:rsidRPr="00B767CD">
        <w:t>Thank you</w:t>
      </w:r>
      <w:r w:rsidR="00345C2A" w:rsidRPr="00B767CD">
        <w:t xml:space="preserve"> for th</w:t>
      </w:r>
      <w:r w:rsidRPr="00B767CD">
        <w:t>is</w:t>
      </w:r>
      <w:r w:rsidR="00345C2A" w:rsidRPr="00B767CD">
        <w:t xml:space="preserve"> suggestion. </w:t>
      </w:r>
      <w:r w:rsidRPr="00B767CD">
        <w:t>We have revised the</w:t>
      </w:r>
      <w:r w:rsidR="00345C2A" w:rsidRPr="00B767CD">
        <w:t xml:space="preserve"> text accordingly</w:t>
      </w:r>
      <w:r w:rsidRPr="00B767CD">
        <w:t xml:space="preserve"> on</w:t>
      </w:r>
      <w:r w:rsidR="00345C2A" w:rsidRPr="00B767CD">
        <w:t xml:space="preserve"> Page 7</w:t>
      </w:r>
      <w:r w:rsidRPr="00B767CD">
        <w:t>, as shown here</w:t>
      </w:r>
      <w:r w:rsidR="00345C2A" w:rsidRPr="00B767CD">
        <w:t>:</w:t>
      </w:r>
      <w:r w:rsidRPr="00C67283">
        <w:t xml:space="preserve"> </w:t>
      </w:r>
      <w:r w:rsidRPr="00214A08">
        <w:t>“</w:t>
      </w:r>
      <w:r w:rsidR="00345C2A" w:rsidRPr="00E62600">
        <w:rPr>
          <w:rFonts w:eastAsia="Verdana" w:cs="Verdana"/>
        </w:rPr>
        <w:t xml:space="preserve">This step resulted in binary images highlighting the detected edges, including </w:t>
      </w:r>
      <w:r w:rsidR="00441C65" w:rsidRPr="00441C65">
        <w:rPr>
          <w:rFonts w:eastAsia="Verdana" w:cs="Verdana"/>
          <w:strike/>
        </w:rPr>
        <w:t>the interior cortical bone boundaries</w:t>
      </w:r>
      <w:r w:rsidR="00441C65">
        <w:rPr>
          <w:rFonts w:eastAsia="Verdana" w:cs="Verdana"/>
        </w:rPr>
        <w:t xml:space="preserve"> </w:t>
      </w:r>
      <w:r w:rsidR="00345C2A" w:rsidRPr="00441C65">
        <w:rPr>
          <w:rFonts w:eastAsia="Verdana" w:cs="Verdana"/>
          <w:highlight w:val="yellow"/>
        </w:rPr>
        <w:t>the boundary between cortical and trabecular bone</w:t>
      </w:r>
      <w:r w:rsidRPr="00441C65">
        <w:rPr>
          <w:rFonts w:eastAsia="Verdana" w:cs="Verdana"/>
          <w:highlight w:val="yellow"/>
        </w:rPr>
        <w:t>.”</w:t>
      </w:r>
      <w:r w:rsidR="00345C2A" w:rsidRPr="00E62600">
        <w:rPr>
          <w:rFonts w:eastAsia="Verdana" w:cs="Verdana"/>
        </w:rPr>
        <w:t xml:space="preserve"> </w:t>
      </w:r>
    </w:p>
    <w:p w14:paraId="64DE1B71" w14:textId="77777777" w:rsidR="00F37E4E" w:rsidRPr="00214A08" w:rsidRDefault="00F37E4E" w:rsidP="00E62600">
      <w:pPr>
        <w:spacing w:after="0" w:line="240" w:lineRule="auto"/>
      </w:pPr>
    </w:p>
    <w:p w14:paraId="7294C8F7" w14:textId="77777777" w:rsidR="00640F0A" w:rsidRPr="00214A08" w:rsidRDefault="00640F0A" w:rsidP="00640F0A">
      <w:pPr>
        <w:spacing w:after="0" w:line="240" w:lineRule="auto"/>
      </w:pPr>
    </w:p>
    <w:p w14:paraId="6D2D39AD" w14:textId="77777777" w:rsidR="00640F0A" w:rsidRPr="004D6742" w:rsidRDefault="00345C2A" w:rsidP="00640F0A">
      <w:pPr>
        <w:spacing w:after="0" w:line="240" w:lineRule="auto"/>
      </w:pPr>
      <w:r w:rsidRPr="003975BE">
        <w:t>RE1.7:</w:t>
      </w:r>
      <w:r w:rsidRPr="00C67283">
        <w:br/>
      </w:r>
      <w:r w:rsidRPr="00214A08">
        <w:rPr>
          <w:b/>
          <w:bCs/>
        </w:rPr>
        <w:t>In (III) you write that the most distal points were used as initial points. Would it not be the most proximal</w:t>
      </w:r>
      <w:r w:rsidRPr="0044017C">
        <w:rPr>
          <w:b/>
          <w:bCs/>
        </w:rPr>
        <w:t xml:space="preserve"> point for the tibia?</w:t>
      </w:r>
      <w:r w:rsidRPr="0044017C">
        <w:br/>
      </w:r>
    </w:p>
    <w:p w14:paraId="61DBFFCE" w14:textId="39B8F2F2" w:rsidR="00954C2A" w:rsidRPr="0044017C" w:rsidRDefault="00866EFC" w:rsidP="00B723FC">
      <w:pPr>
        <w:spacing w:after="0" w:line="240" w:lineRule="auto"/>
      </w:pPr>
      <w:r>
        <w:t xml:space="preserve">Thank you for catching this. You are correct that it should be the most proximal point for the tibia. The text on Page 7 has been corrected to read: “… by identifying the most distal point of </w:t>
      </w:r>
      <w:r w:rsidRPr="00866EFC">
        <w:rPr>
          <w:strike/>
        </w:rPr>
        <w:t>each bone</w:t>
      </w:r>
      <w:r>
        <w:t xml:space="preserve"> </w:t>
      </w:r>
      <w:r w:rsidRPr="003975BE">
        <w:rPr>
          <w:highlight w:val="yellow"/>
        </w:rPr>
        <w:t>the femur and the most proximal point of the tibia</w:t>
      </w:r>
      <w:r>
        <w:t>…”</w:t>
      </w:r>
    </w:p>
    <w:p w14:paraId="0440D891" w14:textId="77777777" w:rsidR="00640F0A" w:rsidRPr="004D6742" w:rsidRDefault="00640F0A" w:rsidP="00640F0A">
      <w:pPr>
        <w:spacing w:after="0" w:line="240" w:lineRule="auto"/>
      </w:pPr>
    </w:p>
    <w:p w14:paraId="01FE7B39" w14:textId="31F44D28" w:rsidR="00F37E4E" w:rsidRPr="00451581" w:rsidRDefault="00345C2A" w:rsidP="00B723FC">
      <w:pPr>
        <w:spacing w:after="0" w:line="240" w:lineRule="auto"/>
        <w:rPr>
          <w:b/>
          <w:bCs/>
        </w:rPr>
      </w:pPr>
      <w:r w:rsidRPr="004D6742">
        <w:t>RE1.8:</w:t>
      </w:r>
      <w:r w:rsidRPr="004D6742">
        <w:br/>
      </w:r>
      <w:r w:rsidRPr="00451581">
        <w:rPr>
          <w:b/>
          <w:bCs/>
        </w:rPr>
        <w:t>What exactly justifies the 'semi' in the presented technique? I assume it is the selection of the connected component, that represents the bone (Step II)? Please clarify.</w:t>
      </w:r>
    </w:p>
    <w:p w14:paraId="6267B980" w14:textId="77777777" w:rsidR="00640F0A" w:rsidRPr="005E4C2D" w:rsidRDefault="00640F0A" w:rsidP="00640F0A">
      <w:pPr>
        <w:spacing w:after="0" w:line="240" w:lineRule="auto"/>
      </w:pPr>
    </w:p>
    <w:p w14:paraId="1AC9EB76" w14:textId="48DF1E96" w:rsidR="00F37E4E" w:rsidRPr="00C67283" w:rsidRDefault="00A9436B" w:rsidP="00B723FC">
      <w:pPr>
        <w:spacing w:after="0" w:line="240" w:lineRule="auto"/>
      </w:pPr>
      <w:r w:rsidRPr="005E4C2D">
        <w:t>Thank you for seeking cla</w:t>
      </w:r>
      <w:r w:rsidRPr="006E5691">
        <w:t xml:space="preserve">rification. </w:t>
      </w:r>
      <w:r w:rsidR="00345C2A" w:rsidRPr="006E5691">
        <w:t xml:space="preserve">Indeed, the selection of connected component requires manual intervention, as does </w:t>
      </w:r>
      <w:r w:rsidRPr="00B04AA2">
        <w:t xml:space="preserve">the </w:t>
      </w:r>
      <w:r w:rsidR="00345C2A" w:rsidRPr="00B04AA2">
        <w:t xml:space="preserve">tuning of edge detection parameters. </w:t>
      </w:r>
      <w:r w:rsidRPr="00556146">
        <w:t>To clarify</w:t>
      </w:r>
      <w:r w:rsidRPr="00FC460F">
        <w:t xml:space="preserve"> this point</w:t>
      </w:r>
      <w:r w:rsidR="0052311E" w:rsidRPr="0020514E">
        <w:t xml:space="preserve"> in the manuscrip</w:t>
      </w:r>
      <w:r w:rsidR="0052311E" w:rsidRPr="00B767CD">
        <w:t>t</w:t>
      </w:r>
      <w:r w:rsidRPr="00B767CD">
        <w:t>, t</w:t>
      </w:r>
      <w:r w:rsidR="00345C2A" w:rsidRPr="00B767CD">
        <w:t>he following text has been added on Page 8</w:t>
      </w:r>
      <w:r w:rsidRPr="00B767CD">
        <w:t xml:space="preserve">: </w:t>
      </w:r>
      <w:r w:rsidR="00345C2A" w:rsidRPr="00B767CD">
        <w:rPr>
          <w:rFonts w:hint="cs"/>
        </w:rPr>
        <w:t>“</w:t>
      </w:r>
      <w:r w:rsidR="00345C2A" w:rsidRPr="00B767CD">
        <w:rPr>
          <w:rFonts w:eastAsia="Verdana" w:cs="Verdana"/>
          <w:highlight w:val="yellow"/>
        </w:rPr>
        <w:t xml:space="preserve">The semi-automated approach </w:t>
      </w:r>
      <w:r w:rsidR="00345C2A" w:rsidRPr="00B767CD">
        <w:rPr>
          <w:rFonts w:eastAsia="Verdana" w:cs="Verdana"/>
          <w:highlight w:val="yellow"/>
        </w:rPr>
        <w:lastRenderedPageBreak/>
        <w:t>required manual intervention at two stages: optimization of edge detection parameters for the given image contrast and resolution, and manual selection of labeled components representing the bone edges of interest in the reference frame</w:t>
      </w:r>
      <w:r w:rsidRPr="00B767CD">
        <w:rPr>
          <w:rFonts w:eastAsia="Verdana" w:cs="Verdana"/>
          <w:highlight w:val="yellow"/>
        </w:rPr>
        <w:t xml:space="preserve">, performed </w:t>
      </w:r>
      <w:r w:rsidR="00345C2A" w:rsidRPr="00B767CD">
        <w:rPr>
          <w:rFonts w:eastAsia="Verdana" w:cs="Verdana"/>
          <w:highlight w:val="yellow"/>
        </w:rPr>
        <w:t>once per dataset</w:t>
      </w:r>
      <w:r w:rsidRPr="00B767CD">
        <w:rPr>
          <w:rFonts w:eastAsia="Verdana" w:cs="Verdana"/>
          <w:highlight w:val="yellow"/>
        </w:rPr>
        <w:t xml:space="preserve">.” </w:t>
      </w:r>
      <w:r w:rsidR="00345C2A" w:rsidRPr="00C67283">
        <w:t xml:space="preserve"> </w:t>
      </w:r>
    </w:p>
    <w:p w14:paraId="15E3796B" w14:textId="77777777" w:rsidR="00640F0A" w:rsidRPr="0044017C" w:rsidRDefault="00345C2A" w:rsidP="00640F0A">
      <w:pPr>
        <w:spacing w:after="0" w:line="240" w:lineRule="auto"/>
        <w:rPr>
          <w:u w:val="single"/>
        </w:rPr>
      </w:pPr>
      <w:r w:rsidRPr="00214A08">
        <w:br/>
      </w:r>
    </w:p>
    <w:p w14:paraId="37B3DF17" w14:textId="404443A2" w:rsidR="00640F0A" w:rsidRPr="004D6742" w:rsidRDefault="00345C2A" w:rsidP="00BF2EB2">
      <w:pPr>
        <w:spacing w:after="0" w:line="240" w:lineRule="auto"/>
        <w:rPr>
          <w:u w:val="single"/>
        </w:rPr>
      </w:pPr>
      <w:r w:rsidRPr="0044017C">
        <w:rPr>
          <w:u w:val="single"/>
        </w:rPr>
        <w:t>Results</w:t>
      </w:r>
    </w:p>
    <w:p w14:paraId="1F2DB756" w14:textId="77777777" w:rsidR="00640F0A" w:rsidRPr="004D6742" w:rsidRDefault="00345C2A" w:rsidP="00640F0A">
      <w:pPr>
        <w:spacing w:after="0" w:line="240" w:lineRule="auto"/>
      </w:pPr>
      <w:r w:rsidRPr="004D6742">
        <w:br/>
      </w:r>
      <w:r w:rsidRPr="00BF2EB2">
        <w:t>RE1.9:</w:t>
      </w:r>
      <w:r w:rsidRPr="00C67283">
        <w:br/>
      </w:r>
      <w:r w:rsidRPr="00214A08">
        <w:rPr>
          <w:b/>
          <w:bCs/>
        </w:rPr>
        <w:t>You mention the duration of both, manual and semi-automatic segmentation approaches. On what kind of machine was this measured?</w:t>
      </w:r>
      <w:r w:rsidRPr="0044017C">
        <w:br/>
      </w:r>
    </w:p>
    <w:p w14:paraId="4F5AD8B9" w14:textId="121DAF3D" w:rsidR="00F37E4E" w:rsidRPr="00451581" w:rsidRDefault="00345C2A" w:rsidP="00C91D75">
      <w:pPr>
        <w:spacing w:after="0" w:line="240" w:lineRule="auto"/>
      </w:pPr>
      <w:r w:rsidRPr="004D6742">
        <w:t>Processing times were estimated during the de</w:t>
      </w:r>
      <w:r w:rsidRPr="00451581">
        <w:t xml:space="preserve">velopment and validation of the method. For manual segmentation, </w:t>
      </w:r>
      <w:r w:rsidR="00AF76B4" w:rsidRPr="00451581">
        <w:t xml:space="preserve">processing time </w:t>
      </w:r>
      <w:r w:rsidRPr="00C67283">
        <w:t xml:space="preserve">was estimated using a stopwatch during the </w:t>
      </w:r>
      <w:r w:rsidRPr="00214A08">
        <w:t>process. For the semi-automated approach, processing time</w:t>
      </w:r>
      <w:r w:rsidRPr="0044017C">
        <w:t xml:space="preserve"> includes both the computation steps (edge detection, transformation optimization) and manual interventions (parameter selection, component labelling), and was estimated on a standard desktop workstation with Python (start to end of the processing script). The reported </w:t>
      </w:r>
      <w:r w:rsidR="00AF76B4" w:rsidRPr="004D6742">
        <w:t xml:space="preserve">processing </w:t>
      </w:r>
      <w:r w:rsidRPr="004D6742">
        <w:t xml:space="preserve">times represent typical </w:t>
      </w:r>
      <w:r w:rsidRPr="00451581">
        <w:t>duration</w:t>
      </w:r>
      <w:r w:rsidR="00F3335B" w:rsidRPr="00451581">
        <w:t>s</w:t>
      </w:r>
      <w:r w:rsidRPr="00451581">
        <w:t xml:space="preserve"> </w:t>
      </w:r>
      <w:r w:rsidRPr="00C67283">
        <w:t>observed across the datasets. Th</w:t>
      </w:r>
      <w:r w:rsidR="00AF76B4" w:rsidRPr="00C67283">
        <w:t xml:space="preserve">e following </w:t>
      </w:r>
      <w:r w:rsidRPr="00214A08">
        <w:t xml:space="preserve">information </w:t>
      </w:r>
      <w:r w:rsidR="00AF76B4" w:rsidRPr="0044017C">
        <w:t>was</w:t>
      </w:r>
      <w:r w:rsidRPr="0044017C">
        <w:t xml:space="preserve"> added </w:t>
      </w:r>
      <w:r w:rsidR="00AF76B4" w:rsidRPr="004D6742">
        <w:t>to</w:t>
      </w:r>
      <w:r w:rsidR="00AF76B4" w:rsidRPr="00451581">
        <w:t xml:space="preserve"> </w:t>
      </w:r>
      <w:r w:rsidRPr="00451581">
        <w:t xml:space="preserve">the manuscript on Page 9: </w:t>
      </w:r>
    </w:p>
    <w:p w14:paraId="06BFD928" w14:textId="5CAB1BDE" w:rsidR="00F37E4E" w:rsidRPr="00C67283" w:rsidRDefault="00345C2A" w:rsidP="00C91D75">
      <w:pPr>
        <w:spacing w:after="0" w:line="240" w:lineRule="auto"/>
      </w:pPr>
      <w:r w:rsidRPr="00451581">
        <w:t>“</w:t>
      </w:r>
      <w:r w:rsidRPr="00BF2EB2">
        <w:rPr>
          <w:highlight w:val="yellow"/>
        </w:rPr>
        <w:t xml:space="preserve">For manual segmentation, </w:t>
      </w:r>
      <w:r w:rsidR="00085AE3" w:rsidRPr="00C67283">
        <w:rPr>
          <w:highlight w:val="yellow"/>
        </w:rPr>
        <w:t>processing time</w:t>
      </w:r>
      <w:r w:rsidRPr="0046765F">
        <w:rPr>
          <w:highlight w:val="yellow"/>
        </w:rPr>
        <w:t xml:space="preserve"> was estimated using a stopwatch</w:t>
      </w:r>
      <w:r w:rsidR="00B13D7C" w:rsidRPr="00C67283">
        <w:rPr>
          <w:highlight w:val="yellow"/>
        </w:rPr>
        <w:t>; f</w:t>
      </w:r>
      <w:r w:rsidRPr="0046765F">
        <w:rPr>
          <w:highlight w:val="yellow"/>
        </w:rPr>
        <w:t xml:space="preserve">or semi-automated </w:t>
      </w:r>
      <w:r w:rsidR="00B13D7C" w:rsidRPr="00C67283">
        <w:rPr>
          <w:highlight w:val="yellow"/>
        </w:rPr>
        <w:t>segmentation</w:t>
      </w:r>
      <w:r w:rsidRPr="00BF2EB2">
        <w:rPr>
          <w:highlight w:val="yellow"/>
        </w:rPr>
        <w:t>, processing time</w:t>
      </w:r>
      <w:r w:rsidR="00B13D7C" w:rsidRPr="00C67283">
        <w:rPr>
          <w:highlight w:val="yellow"/>
        </w:rPr>
        <w:t xml:space="preserve"> was</w:t>
      </w:r>
      <w:r w:rsidRPr="0046765F">
        <w:rPr>
          <w:highlight w:val="yellow"/>
        </w:rPr>
        <w:t xml:space="preserve"> measured on a standard desktop workstation running Python</w:t>
      </w:r>
      <w:r w:rsidR="00B13D7C" w:rsidRPr="00C67283">
        <w:rPr>
          <w:highlight w:val="yellow"/>
        </w:rPr>
        <w:t xml:space="preserve"> and</w:t>
      </w:r>
      <w:r w:rsidRPr="00BF2EB2">
        <w:rPr>
          <w:highlight w:val="yellow"/>
        </w:rPr>
        <w:t xml:space="preserve"> includ</w:t>
      </w:r>
      <w:r w:rsidR="00B13D7C" w:rsidRPr="00C67283">
        <w:rPr>
          <w:highlight w:val="yellow"/>
        </w:rPr>
        <w:t>ed</w:t>
      </w:r>
      <w:r w:rsidRPr="0046765F">
        <w:rPr>
          <w:highlight w:val="yellow"/>
        </w:rPr>
        <w:t xml:space="preserve"> both computation steps (edge detection</w:t>
      </w:r>
      <w:r w:rsidR="00B13D7C" w:rsidRPr="00C67283">
        <w:rPr>
          <w:highlight w:val="yellow"/>
        </w:rPr>
        <w:t xml:space="preserve"> and</w:t>
      </w:r>
      <w:r w:rsidRPr="0046765F">
        <w:rPr>
          <w:highlight w:val="yellow"/>
        </w:rPr>
        <w:t xml:space="preserve"> transformation optimization) and manual interventions (parameter selection</w:t>
      </w:r>
      <w:r w:rsidR="00B13D7C" w:rsidRPr="00C67283">
        <w:rPr>
          <w:highlight w:val="yellow"/>
        </w:rPr>
        <w:t xml:space="preserve"> and</w:t>
      </w:r>
      <w:r w:rsidRPr="0046765F">
        <w:rPr>
          <w:highlight w:val="yellow"/>
        </w:rPr>
        <w:t xml:space="preserve"> component labelling).</w:t>
      </w:r>
      <w:r w:rsidR="00B13D7C" w:rsidRPr="00C67283">
        <w:rPr>
          <w:highlight w:val="yellow"/>
        </w:rPr>
        <w:t>”</w:t>
      </w:r>
    </w:p>
    <w:p w14:paraId="08FA7E05" w14:textId="77777777" w:rsidR="00F37E4E" w:rsidRPr="00214A08" w:rsidRDefault="00F37E4E" w:rsidP="00C91D75">
      <w:pPr>
        <w:spacing w:after="0" w:line="240" w:lineRule="auto"/>
      </w:pPr>
    </w:p>
    <w:p w14:paraId="0E8E9888" w14:textId="77777777" w:rsidR="00B767CD" w:rsidRPr="00214A08" w:rsidRDefault="00B767CD" w:rsidP="00640F0A">
      <w:pPr>
        <w:spacing w:after="0" w:line="240" w:lineRule="auto"/>
        <w:rPr>
          <w:shd w:val="clear" w:color="auto" w:fill="FFFFFF"/>
        </w:rPr>
      </w:pPr>
    </w:p>
    <w:p w14:paraId="4139A476" w14:textId="7B873F26" w:rsidR="00640F0A" w:rsidRPr="0044017C" w:rsidRDefault="00345C2A" w:rsidP="00C91D75">
      <w:pPr>
        <w:spacing w:after="0" w:line="240" w:lineRule="auto"/>
      </w:pPr>
      <w:r w:rsidRPr="00BF2EB2">
        <w:rPr>
          <w:shd w:val="clear" w:color="auto" w:fill="FFFFFF"/>
        </w:rPr>
        <w:t>RE1.10:</w:t>
      </w:r>
      <w:r w:rsidRPr="0044017C">
        <w:br/>
      </w:r>
      <w:r w:rsidRPr="00C67283">
        <w:rPr>
          <w:b/>
          <w:bCs/>
        </w:rPr>
        <w:t>Figures 3 and 4 use the same colors for different things (femur/tibia and semi-auto/manual) please use</w:t>
      </w:r>
      <w:r w:rsidRPr="00214A08">
        <w:rPr>
          <w:b/>
          <w:bCs/>
        </w:rPr>
        <w:t xml:space="preserve"> different colors to avoid confusion.</w:t>
      </w:r>
      <w:r w:rsidRPr="00214A08">
        <w:br/>
      </w:r>
    </w:p>
    <w:p w14:paraId="2A7CE93B" w14:textId="77777777" w:rsidR="00F2350C" w:rsidRDefault="00B13D7C" w:rsidP="00640F0A">
      <w:pPr>
        <w:spacing w:after="0" w:line="240" w:lineRule="auto"/>
      </w:pPr>
      <w:r w:rsidRPr="0044017C">
        <w:t xml:space="preserve">Thank </w:t>
      </w:r>
      <w:r w:rsidRPr="004D6742">
        <w:t xml:space="preserve">you for this </w:t>
      </w:r>
      <w:r w:rsidR="00345C2A" w:rsidRPr="00451581">
        <w:t xml:space="preserve">suggestion. The colors in Figure 4 have been modified </w:t>
      </w:r>
      <w:r w:rsidR="00C91D75">
        <w:t xml:space="preserve">whereas Figure 3 remains unchanged. </w:t>
      </w:r>
    </w:p>
    <w:p w14:paraId="1214F29C" w14:textId="77777777" w:rsidR="00F2350C" w:rsidRDefault="00F2350C" w:rsidP="00640F0A">
      <w:pPr>
        <w:spacing w:after="0" w:line="240" w:lineRule="auto"/>
      </w:pPr>
    </w:p>
    <w:p w14:paraId="0A10C02B" w14:textId="6FA2CAA8" w:rsidR="00F2350C" w:rsidRDefault="00F2350C" w:rsidP="00640F0A">
      <w:pPr>
        <w:spacing w:after="0" w:line="240" w:lineRule="auto"/>
      </w:pPr>
      <w:r>
        <w:t xml:space="preserve">In Figure 4, the color for the semi-automated method has been changed from blue to </w:t>
      </w:r>
      <w:r w:rsidR="00A12F0F">
        <w:t>lime-</w:t>
      </w:r>
      <w:r>
        <w:t xml:space="preserve">green, and the manual method has been changed from orange to pink. </w:t>
      </w:r>
    </w:p>
    <w:p w14:paraId="6777D730" w14:textId="150C408C" w:rsidR="00B767CD" w:rsidRDefault="00C91D75" w:rsidP="00640F0A">
      <w:pPr>
        <w:spacing w:after="0" w:line="240" w:lineRule="auto"/>
      </w:pPr>
      <w:r>
        <w:t xml:space="preserve">The old and new versions can be found below: </w:t>
      </w:r>
      <w:r w:rsidR="00345C2A" w:rsidRPr="00451581">
        <w:t xml:space="preserve"> </w:t>
      </w:r>
    </w:p>
    <w:p w14:paraId="2EE81EB8" w14:textId="77777777" w:rsidR="00A12F0F" w:rsidRDefault="00A12F0F" w:rsidP="00640F0A">
      <w:pPr>
        <w:spacing w:after="0" w:line="240" w:lineRule="auto"/>
        <w:rPr>
          <w:u w:val="single"/>
        </w:rPr>
      </w:pPr>
    </w:p>
    <w:p w14:paraId="0C88FDA8" w14:textId="77777777" w:rsidR="00A12F0F" w:rsidRDefault="00A12F0F" w:rsidP="00640F0A">
      <w:pPr>
        <w:spacing w:after="0" w:line="240" w:lineRule="auto"/>
        <w:rPr>
          <w:u w:val="single"/>
        </w:rPr>
      </w:pPr>
    </w:p>
    <w:p w14:paraId="544F33D6" w14:textId="77777777" w:rsidR="00A12F0F" w:rsidRDefault="00A12F0F" w:rsidP="00640F0A">
      <w:pPr>
        <w:spacing w:after="0" w:line="240" w:lineRule="auto"/>
        <w:rPr>
          <w:u w:val="single"/>
        </w:rPr>
      </w:pPr>
    </w:p>
    <w:p w14:paraId="60A1E7F7" w14:textId="77777777" w:rsidR="00A12F0F" w:rsidRDefault="00A12F0F" w:rsidP="00640F0A">
      <w:pPr>
        <w:spacing w:after="0" w:line="240" w:lineRule="auto"/>
        <w:rPr>
          <w:u w:val="single"/>
        </w:rPr>
      </w:pPr>
    </w:p>
    <w:p w14:paraId="27ED1EB5" w14:textId="77777777" w:rsidR="00A12F0F" w:rsidRDefault="00A12F0F" w:rsidP="00640F0A">
      <w:pPr>
        <w:spacing w:after="0" w:line="240" w:lineRule="auto"/>
        <w:rPr>
          <w:u w:val="single"/>
        </w:rPr>
      </w:pPr>
    </w:p>
    <w:p w14:paraId="2D069489" w14:textId="77777777" w:rsidR="00A12F0F" w:rsidRDefault="00A12F0F" w:rsidP="00640F0A">
      <w:pPr>
        <w:spacing w:after="0" w:line="240" w:lineRule="auto"/>
        <w:rPr>
          <w:u w:val="single"/>
        </w:rPr>
      </w:pPr>
    </w:p>
    <w:p w14:paraId="0C5220C3" w14:textId="77777777" w:rsidR="00A12F0F" w:rsidRDefault="00A12F0F" w:rsidP="00640F0A">
      <w:pPr>
        <w:spacing w:after="0" w:line="240" w:lineRule="auto"/>
        <w:rPr>
          <w:u w:val="single"/>
        </w:rPr>
      </w:pPr>
    </w:p>
    <w:p w14:paraId="5F90DB71" w14:textId="77777777" w:rsidR="00A12F0F" w:rsidRDefault="00A12F0F" w:rsidP="00640F0A">
      <w:pPr>
        <w:spacing w:after="0" w:line="240" w:lineRule="auto"/>
        <w:rPr>
          <w:u w:val="single"/>
        </w:rPr>
      </w:pPr>
    </w:p>
    <w:p w14:paraId="437430F6" w14:textId="77777777" w:rsidR="00A12F0F" w:rsidRDefault="00A12F0F" w:rsidP="00640F0A">
      <w:pPr>
        <w:spacing w:after="0" w:line="240" w:lineRule="auto"/>
        <w:rPr>
          <w:u w:val="single"/>
        </w:rPr>
      </w:pPr>
    </w:p>
    <w:p w14:paraId="6AD56F7A" w14:textId="77777777" w:rsidR="00A12F0F" w:rsidRDefault="00A12F0F" w:rsidP="00640F0A">
      <w:pPr>
        <w:spacing w:after="0" w:line="240" w:lineRule="auto"/>
        <w:rPr>
          <w:u w:val="single"/>
        </w:rPr>
      </w:pPr>
    </w:p>
    <w:p w14:paraId="5B8DA547" w14:textId="77777777" w:rsidR="00A12F0F" w:rsidRDefault="00A12F0F" w:rsidP="00640F0A">
      <w:pPr>
        <w:spacing w:after="0" w:line="240" w:lineRule="auto"/>
        <w:rPr>
          <w:u w:val="single"/>
        </w:rPr>
      </w:pPr>
    </w:p>
    <w:p w14:paraId="7EC77415" w14:textId="77777777" w:rsidR="00A12F0F" w:rsidRDefault="00A12F0F" w:rsidP="00640F0A">
      <w:pPr>
        <w:spacing w:after="0" w:line="240" w:lineRule="auto"/>
        <w:rPr>
          <w:u w:val="single"/>
        </w:rPr>
      </w:pPr>
    </w:p>
    <w:p w14:paraId="2A847C32" w14:textId="77777777" w:rsidR="00A12F0F" w:rsidRDefault="00A12F0F" w:rsidP="00640F0A">
      <w:pPr>
        <w:spacing w:after="0" w:line="240" w:lineRule="auto"/>
        <w:rPr>
          <w:u w:val="single"/>
        </w:rPr>
      </w:pPr>
    </w:p>
    <w:p w14:paraId="2BBEEFCA" w14:textId="77777777" w:rsidR="00A12F0F" w:rsidRDefault="00A12F0F" w:rsidP="00640F0A">
      <w:pPr>
        <w:spacing w:after="0" w:line="240" w:lineRule="auto"/>
        <w:rPr>
          <w:u w:val="single"/>
        </w:rPr>
      </w:pPr>
    </w:p>
    <w:p w14:paraId="7B8EE1BC" w14:textId="77777777" w:rsidR="00A12F0F" w:rsidRDefault="00A12F0F" w:rsidP="00640F0A">
      <w:pPr>
        <w:spacing w:after="0" w:line="240" w:lineRule="auto"/>
        <w:rPr>
          <w:u w:val="single"/>
        </w:rPr>
      </w:pPr>
    </w:p>
    <w:p w14:paraId="6C75132D" w14:textId="77777777" w:rsidR="00BF2EB2" w:rsidRDefault="00BF2EB2" w:rsidP="00640F0A">
      <w:pPr>
        <w:spacing w:after="0" w:line="240" w:lineRule="auto"/>
        <w:rPr>
          <w:u w:val="single"/>
        </w:rPr>
      </w:pPr>
    </w:p>
    <w:p w14:paraId="42DB5429" w14:textId="134F8384" w:rsidR="00C91D75" w:rsidRDefault="00C91D75" w:rsidP="00640F0A">
      <w:pPr>
        <w:spacing w:after="0" w:line="240" w:lineRule="auto"/>
        <w:rPr>
          <w:u w:val="single"/>
        </w:rPr>
      </w:pPr>
      <w:r w:rsidRPr="00C91D75">
        <w:rPr>
          <w:u w:val="single"/>
        </w:rPr>
        <w:lastRenderedPageBreak/>
        <w:t xml:space="preserve">Old Figure 4: </w:t>
      </w:r>
    </w:p>
    <w:p w14:paraId="19627B83" w14:textId="77777777" w:rsidR="00A12F0F" w:rsidRPr="00C91D75" w:rsidRDefault="00A12F0F" w:rsidP="00640F0A">
      <w:pPr>
        <w:spacing w:after="0" w:line="240" w:lineRule="auto"/>
        <w:rPr>
          <w:u w:val="single"/>
        </w:rPr>
      </w:pPr>
    </w:p>
    <w:p w14:paraId="7DC79300" w14:textId="6C5F6507" w:rsidR="00C91D75" w:rsidRDefault="00C91D75" w:rsidP="00640F0A">
      <w:pPr>
        <w:spacing w:after="0" w:line="240" w:lineRule="auto"/>
      </w:pPr>
      <w:r w:rsidRPr="00D56EEC">
        <w:rPr>
          <w:rFonts w:ascii="Verdana" w:hAnsi="Verdana"/>
          <w:noProof/>
        </w:rPr>
        <w:drawing>
          <wp:inline distT="0" distB="0" distL="0" distR="0" wp14:anchorId="22B3AB77" wp14:editId="752EDA05">
            <wp:extent cx="3626056" cy="3678742"/>
            <wp:effectExtent l="0" t="0" r="0" b="0"/>
            <wp:docPr id="359520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52012" name=""/>
                    <pic:cNvPicPr/>
                  </pic:nvPicPr>
                  <pic:blipFill>
                    <a:blip r:embed="rId8">
                      <a:extLst>
                        <a:ext uri="{96DAC541-7B7A-43D3-8B79-37D633B846F1}">
                          <asvg:svgBlip xmlns:asvg="http://schemas.microsoft.com/office/drawing/2016/SVG/main" r:embed="rId9"/>
                        </a:ext>
                      </a:extLst>
                    </a:blip>
                    <a:stretch>
                      <a:fillRect/>
                    </a:stretch>
                  </pic:blipFill>
                  <pic:spPr>
                    <a:xfrm>
                      <a:off x="0" y="0"/>
                      <a:ext cx="3657219" cy="3710358"/>
                    </a:xfrm>
                    <a:prstGeom prst="rect">
                      <a:avLst/>
                    </a:prstGeom>
                  </pic:spPr>
                </pic:pic>
              </a:graphicData>
            </a:graphic>
          </wp:inline>
        </w:drawing>
      </w:r>
    </w:p>
    <w:p w14:paraId="2A6E3346" w14:textId="77777777" w:rsidR="00A12F0F" w:rsidRPr="00C67283" w:rsidRDefault="00A12F0F" w:rsidP="00640F0A">
      <w:pPr>
        <w:spacing w:after="0" w:line="240" w:lineRule="auto"/>
      </w:pPr>
    </w:p>
    <w:p w14:paraId="0CC138EC" w14:textId="5AE52D35" w:rsidR="00F37E4E" w:rsidRDefault="00C91D75" w:rsidP="00C91D75">
      <w:pPr>
        <w:spacing w:after="0" w:line="240" w:lineRule="auto"/>
        <w:rPr>
          <w:u w:val="single"/>
        </w:rPr>
      </w:pPr>
      <w:r w:rsidRPr="007E05C8">
        <w:rPr>
          <w:highlight w:val="yellow"/>
          <w:u w:val="single"/>
        </w:rPr>
        <w:t>New Figure 4:</w:t>
      </w:r>
    </w:p>
    <w:p w14:paraId="1DE60593" w14:textId="77777777" w:rsidR="00A12F0F" w:rsidRPr="00C91D75" w:rsidRDefault="00A12F0F" w:rsidP="00C91D75">
      <w:pPr>
        <w:spacing w:after="0" w:line="240" w:lineRule="auto"/>
        <w:rPr>
          <w:u w:val="single"/>
        </w:rPr>
      </w:pPr>
    </w:p>
    <w:p w14:paraId="3709610D" w14:textId="77777777" w:rsidR="00F37E4E" w:rsidRPr="00C67283" w:rsidRDefault="00345C2A" w:rsidP="00C91D75">
      <w:pPr>
        <w:spacing w:after="0" w:line="240" w:lineRule="auto"/>
      </w:pPr>
      <w:r w:rsidRPr="00C67283">
        <w:rPr>
          <w:noProof/>
        </w:rPr>
        <w:drawing>
          <wp:inline distT="0" distB="0" distL="0" distR="0" wp14:anchorId="4D0C3DF1" wp14:editId="35DDDB10">
            <wp:extent cx="3668774" cy="3722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icPr>
                  <pic:blipFill>
                    <a:blip r:embed="rId10"/>
                    <a:stretch/>
                  </pic:blipFill>
                  <pic:spPr bwMode="auto">
                    <a:xfrm>
                      <a:off x="0" y="0"/>
                      <a:ext cx="3718041" cy="3772130"/>
                    </a:xfrm>
                    <a:prstGeom prst="rect">
                      <a:avLst/>
                    </a:prstGeom>
                    <a:noFill/>
                    <a:ln>
                      <a:noFill/>
                    </a:ln>
                  </pic:spPr>
                </pic:pic>
              </a:graphicData>
            </a:graphic>
          </wp:inline>
        </w:drawing>
      </w:r>
    </w:p>
    <w:p w14:paraId="0B526F94" w14:textId="77777777" w:rsidR="00640F0A" w:rsidRPr="00C67283" w:rsidRDefault="00640F0A" w:rsidP="00C91D75">
      <w:pPr>
        <w:spacing w:after="0" w:line="240" w:lineRule="auto"/>
      </w:pPr>
    </w:p>
    <w:p w14:paraId="7D3B360B" w14:textId="77777777" w:rsidR="00B767CD" w:rsidRPr="00C67283" w:rsidRDefault="00B767CD" w:rsidP="00640F0A">
      <w:pPr>
        <w:spacing w:after="0" w:line="240" w:lineRule="auto"/>
      </w:pPr>
    </w:p>
    <w:p w14:paraId="058CD31E" w14:textId="77777777" w:rsidR="00A12F0F" w:rsidRDefault="00A12F0F" w:rsidP="00640F0A">
      <w:pPr>
        <w:spacing w:after="0" w:line="240" w:lineRule="auto"/>
      </w:pPr>
    </w:p>
    <w:p w14:paraId="3BD783CD" w14:textId="77777777" w:rsidR="00A12F0F" w:rsidRDefault="00A12F0F" w:rsidP="00640F0A">
      <w:pPr>
        <w:spacing w:after="0" w:line="240" w:lineRule="auto"/>
      </w:pPr>
    </w:p>
    <w:p w14:paraId="700FEE27" w14:textId="068BCA2B" w:rsidR="00B767CD" w:rsidRPr="00C67283" w:rsidRDefault="00345C2A" w:rsidP="00640F0A">
      <w:pPr>
        <w:spacing w:after="0" w:line="240" w:lineRule="auto"/>
      </w:pPr>
      <w:r w:rsidRPr="005104CB">
        <w:t>RE1.11:</w:t>
      </w:r>
      <w:r w:rsidRPr="00C67283">
        <w:br/>
      </w:r>
      <w:r w:rsidRPr="00C67283">
        <w:rPr>
          <w:b/>
          <w:bCs/>
        </w:rPr>
        <w:t>I am unsure how the data points in Fig4 are generated. From Fig3 I assume there is about 30 frames for a full flexion cycle. Fig4 only shows 10 for a half-cycle. How exactly are data from different frames (and subjects) combined?</w:t>
      </w:r>
      <w:r w:rsidRPr="00C67283">
        <w:br/>
      </w:r>
    </w:p>
    <w:p w14:paraId="7DDD0D14" w14:textId="65CC0787" w:rsidR="00F37E4E" w:rsidRPr="00C67283" w:rsidRDefault="00345C2A" w:rsidP="007971D4">
      <w:pPr>
        <w:spacing w:after="0" w:line="240" w:lineRule="auto"/>
      </w:pPr>
      <w:r w:rsidRPr="00C67283">
        <w:t xml:space="preserve">Thank you for </w:t>
      </w:r>
      <w:r w:rsidR="00C67283">
        <w:t>seeking</w:t>
      </w:r>
      <w:r w:rsidR="00C67283" w:rsidRPr="00C67283">
        <w:t xml:space="preserve"> </w:t>
      </w:r>
      <w:r w:rsidRPr="00C67283">
        <w:t>clarification. Regarding Figure 3</w:t>
      </w:r>
      <w:r w:rsidR="00214A08">
        <w:t xml:space="preserve">, </w:t>
      </w:r>
      <w:r w:rsidRPr="00C67283">
        <w:t>8 frames out of a total of 28 frames (index 0 to 27)</w:t>
      </w:r>
      <w:r w:rsidR="00214A08">
        <w:t xml:space="preserve"> are shown</w:t>
      </w:r>
      <w:r w:rsidRPr="00C67283">
        <w:t xml:space="preserve">. Regarding Figure 4, different subjects achieved different ranges of </w:t>
      </w:r>
      <w:r w:rsidR="00214A08">
        <w:t xml:space="preserve">knee </w:t>
      </w:r>
      <w:r w:rsidRPr="00C67283">
        <w:t>motion</w:t>
      </w:r>
      <w:r w:rsidR="00214A08">
        <w:t xml:space="preserve">, resulting in </w:t>
      </w:r>
      <w:r w:rsidRPr="00C67283">
        <w:t>different numbers of frames</w:t>
      </w:r>
      <w:r w:rsidR="00214A08">
        <w:t xml:space="preserve">. To deal with this, </w:t>
      </w:r>
      <w:r w:rsidRPr="00C67283">
        <w:t xml:space="preserve">we binned the normalized flexion cycle into 10% intervals and averaged displacement values within each bin across all datasets. </w:t>
      </w:r>
    </w:p>
    <w:p w14:paraId="0ABD6C68" w14:textId="77777777" w:rsidR="00B767CD" w:rsidRPr="00C67283" w:rsidRDefault="00B767CD" w:rsidP="00640F0A">
      <w:pPr>
        <w:spacing w:after="0" w:line="240" w:lineRule="auto"/>
      </w:pPr>
    </w:p>
    <w:p w14:paraId="37AC84D0" w14:textId="17D868B1" w:rsidR="00F37E4E" w:rsidRPr="00C67283" w:rsidRDefault="00C67283" w:rsidP="0046765F">
      <w:pPr>
        <w:spacing w:after="0" w:line="240" w:lineRule="auto"/>
      </w:pPr>
      <w:r>
        <w:t>To clarify these points in the manuscript, t</w:t>
      </w:r>
      <w:r w:rsidR="00345C2A" w:rsidRPr="00C67283">
        <w:t xml:space="preserve">he following text has been added on Page 9 </w:t>
      </w:r>
      <w:r>
        <w:t>(Section 2.3)</w:t>
      </w:r>
      <w:r w:rsidR="00345C2A" w:rsidRPr="00C67283">
        <w:t xml:space="preserve">: </w:t>
      </w:r>
      <w:r>
        <w:t>“</w:t>
      </w:r>
      <w:bookmarkStart w:id="1" w:name="_Hlk199947655"/>
      <w:r w:rsidR="00345C2A" w:rsidRPr="00C67283">
        <w:rPr>
          <w:highlight w:val="yellow"/>
        </w:rPr>
        <w:t>Due to inter-</w:t>
      </w:r>
      <w:r w:rsidR="00214A08">
        <w:rPr>
          <w:highlight w:val="yellow"/>
        </w:rPr>
        <w:t>participant</w:t>
      </w:r>
      <w:r w:rsidR="00214A08" w:rsidRPr="00C67283">
        <w:rPr>
          <w:highlight w:val="yellow"/>
        </w:rPr>
        <w:t xml:space="preserve"> </w:t>
      </w:r>
      <w:r w:rsidR="00345C2A" w:rsidRPr="00C67283">
        <w:rPr>
          <w:highlight w:val="yellow"/>
        </w:rPr>
        <w:t xml:space="preserve">variations in frame counts resulting from </w:t>
      </w:r>
      <w:r w:rsidR="005104CB">
        <w:rPr>
          <w:highlight w:val="yellow"/>
        </w:rPr>
        <w:t>differences in achieved knee range of motion</w:t>
      </w:r>
      <w:r w:rsidR="00345C2A" w:rsidRPr="00C67283">
        <w:rPr>
          <w:highlight w:val="yellow"/>
        </w:rPr>
        <w:t xml:space="preserve">, </w:t>
      </w:r>
      <w:bookmarkEnd w:id="1"/>
      <w:r w:rsidR="00345C2A" w:rsidRPr="00C67283">
        <w:rPr>
          <w:highlight w:val="yellow"/>
        </w:rPr>
        <w:t xml:space="preserve">the normalized </w:t>
      </w:r>
      <w:r w:rsidR="003577D2">
        <w:rPr>
          <w:highlight w:val="yellow"/>
        </w:rPr>
        <w:t xml:space="preserve">flexion cycle </w:t>
      </w:r>
      <w:r w:rsidR="00345C2A" w:rsidRPr="00C67283">
        <w:rPr>
          <w:highlight w:val="yellow"/>
        </w:rPr>
        <w:t>data were binned into 10% intervals (</w:t>
      </w:r>
      <w:r w:rsidR="003577D2">
        <w:rPr>
          <w:highlight w:val="yellow"/>
        </w:rPr>
        <w:t xml:space="preserve">i.e., </w:t>
      </w:r>
      <w:r w:rsidR="00345C2A" w:rsidRPr="00C67283">
        <w:rPr>
          <w:highlight w:val="yellow"/>
        </w:rPr>
        <w:t>0-10%, 10-20%, etc.), with displacement values averaged within each bin across all datasets.</w:t>
      </w:r>
      <w:r w:rsidR="003577D2">
        <w:t>”</w:t>
      </w:r>
    </w:p>
    <w:p w14:paraId="04F08C66" w14:textId="77777777" w:rsidR="00B767CD" w:rsidRPr="00C67283" w:rsidRDefault="00B767CD" w:rsidP="00640F0A">
      <w:pPr>
        <w:spacing w:after="0" w:line="240" w:lineRule="auto"/>
      </w:pPr>
    </w:p>
    <w:p w14:paraId="08F8FF0E" w14:textId="77777777" w:rsidR="00B767CD" w:rsidRPr="00C67283" w:rsidRDefault="00B767CD" w:rsidP="00640F0A">
      <w:pPr>
        <w:spacing w:after="0" w:line="240" w:lineRule="auto"/>
      </w:pPr>
    </w:p>
    <w:p w14:paraId="7ADE7BE3" w14:textId="1EF8BB08" w:rsidR="00B767CD" w:rsidRPr="003577D2" w:rsidRDefault="00345C2A" w:rsidP="00640F0A">
      <w:pPr>
        <w:spacing w:after="0" w:line="240" w:lineRule="auto"/>
      </w:pPr>
      <w:r w:rsidRPr="00214A08">
        <w:t>RE1.12:</w:t>
      </w:r>
      <w:r w:rsidRPr="00214A08">
        <w:br/>
      </w:r>
      <w:r w:rsidRPr="00214A08">
        <w:rPr>
          <w:b/>
          <w:bCs/>
        </w:rPr>
        <w:t>Fig4: In the Horizontal displacement plots, one vertical tick/gridline represents a step of 1,25. This seems unusual and can be easily mistaken. I suggest using 1mm or 2.5mm as a tick</w:t>
      </w:r>
      <w:r w:rsidR="0044017C">
        <w:rPr>
          <w:b/>
          <w:bCs/>
        </w:rPr>
        <w:t xml:space="preserve"> </w:t>
      </w:r>
      <w:r w:rsidRPr="00214A08">
        <w:rPr>
          <w:b/>
          <w:bCs/>
        </w:rPr>
        <w:t>size.</w:t>
      </w:r>
      <w:r w:rsidRPr="003577D2">
        <w:br/>
      </w:r>
    </w:p>
    <w:p w14:paraId="7070017E" w14:textId="63802143" w:rsidR="00F37E4E" w:rsidRPr="00BF2EB2" w:rsidRDefault="0044017C" w:rsidP="001B7612">
      <w:pPr>
        <w:spacing w:after="0" w:line="240" w:lineRule="auto"/>
        <w:rPr>
          <w:b/>
          <w:bCs/>
        </w:rPr>
      </w:pPr>
      <w:r>
        <w:t xml:space="preserve">Thank you for this suggestion. </w:t>
      </w:r>
      <w:r w:rsidR="00345C2A" w:rsidRPr="003577D2">
        <w:t>The minor tick size has been changed to 2.5</w:t>
      </w:r>
      <w:r>
        <w:t xml:space="preserve"> </w:t>
      </w:r>
      <w:r w:rsidR="00345C2A" w:rsidRPr="003577D2">
        <w:t>mm</w:t>
      </w:r>
      <w:r>
        <w:t xml:space="preserve">, as shown </w:t>
      </w:r>
      <w:r w:rsidR="00345C2A" w:rsidRPr="003577D2">
        <w:t xml:space="preserve">in RE1.10 above. </w:t>
      </w:r>
    </w:p>
    <w:p w14:paraId="75532D3A" w14:textId="77777777" w:rsidR="00B767CD" w:rsidRPr="00C67283" w:rsidRDefault="00B767CD" w:rsidP="00640F0A">
      <w:pPr>
        <w:spacing w:after="0" w:line="240" w:lineRule="auto"/>
      </w:pPr>
    </w:p>
    <w:p w14:paraId="40E8F214" w14:textId="77777777" w:rsidR="00B767CD" w:rsidRPr="00C67283" w:rsidRDefault="00B767CD" w:rsidP="00640F0A">
      <w:pPr>
        <w:spacing w:after="0" w:line="240" w:lineRule="auto"/>
      </w:pPr>
    </w:p>
    <w:p w14:paraId="4BC93B43" w14:textId="77777777" w:rsidR="00B767CD" w:rsidRPr="0044017C" w:rsidRDefault="00345C2A" w:rsidP="00640F0A">
      <w:pPr>
        <w:spacing w:after="0" w:line="240" w:lineRule="auto"/>
      </w:pPr>
      <w:r w:rsidRPr="0053480F">
        <w:t>RE1.13:</w:t>
      </w:r>
      <w:r w:rsidRPr="00214A08">
        <w:br/>
      </w:r>
      <w:r w:rsidRPr="00214A08">
        <w:rPr>
          <w:b/>
          <w:bCs/>
        </w:rPr>
        <w:t>I would like to see the following as a supplementary material: A video of the CINE images of a full flexion at similar speed to the actual knee motion. Followed by a second full flexion, now with the segmentation overlays as in fig 3 and indication of estimat</w:t>
      </w:r>
      <w:r w:rsidRPr="003577D2">
        <w:rPr>
          <w:b/>
          <w:bCs/>
        </w:rPr>
        <w:t>ed centroid positions. One subject is sufficient.</w:t>
      </w:r>
      <w:r w:rsidRPr="003577D2">
        <w:br/>
      </w:r>
    </w:p>
    <w:p w14:paraId="13F62820" w14:textId="6AEB0A2A" w:rsidR="00F37E4E" w:rsidRPr="00C67283" w:rsidRDefault="006E5691" w:rsidP="0046765F">
      <w:pPr>
        <w:spacing w:after="0" w:line="240" w:lineRule="auto"/>
      </w:pPr>
      <w:r>
        <w:t xml:space="preserve">It is our pleasure to provide the requested videos (provided in </w:t>
      </w:r>
      <w:r w:rsidR="00345C2A" w:rsidRPr="0044017C">
        <w:t>the supplementary section</w:t>
      </w:r>
      <w:r>
        <w:t>)</w:t>
      </w:r>
      <w:r w:rsidR="00345C2A" w:rsidRPr="0044017C">
        <w:t>. The following se</w:t>
      </w:r>
      <w:r w:rsidR="004D6742">
        <w:t>n</w:t>
      </w:r>
      <w:r w:rsidR="00345C2A" w:rsidRPr="0044017C">
        <w:t xml:space="preserve">tence has been added on Page 8: </w:t>
      </w:r>
      <w:r w:rsidR="00345C2A" w:rsidRPr="0044017C">
        <w:br/>
        <w:t>“</w:t>
      </w:r>
      <w:r w:rsidR="00345C2A" w:rsidRPr="0046765F">
        <w:rPr>
          <w:highlight w:val="yellow"/>
        </w:rPr>
        <w:t>Videos demonstrating the complete CINE image sequence at physiological speed and the semi-automated tracking results with centroid positions</w:t>
      </w:r>
      <w:r w:rsidR="00F10A28">
        <w:rPr>
          <w:highlight w:val="yellow"/>
        </w:rPr>
        <w:t xml:space="preserve"> for one participant</w:t>
      </w:r>
      <w:r w:rsidR="00345C2A" w:rsidRPr="0046765F">
        <w:rPr>
          <w:highlight w:val="yellow"/>
        </w:rPr>
        <w:t xml:space="preserve"> are available in the Supplementary materials section.</w:t>
      </w:r>
      <w:r w:rsidR="005E4C2D">
        <w:t>”</w:t>
      </w:r>
      <w:r w:rsidR="00345C2A" w:rsidRPr="00C67283">
        <w:t xml:space="preserve"> </w:t>
      </w:r>
    </w:p>
    <w:p w14:paraId="6F073AAA" w14:textId="77777777" w:rsidR="00B767CD" w:rsidRDefault="00B767CD" w:rsidP="00640F0A">
      <w:pPr>
        <w:spacing w:after="0" w:line="240" w:lineRule="auto"/>
      </w:pPr>
    </w:p>
    <w:p w14:paraId="757627BF" w14:textId="52AD36B3" w:rsidR="00F10A28" w:rsidRDefault="00F10A28" w:rsidP="00640F0A">
      <w:pPr>
        <w:spacing w:after="0" w:line="240" w:lineRule="auto"/>
      </w:pPr>
      <w:r>
        <w:t xml:space="preserve">A single frame from the videos along with their respective captions are attached here for review: </w:t>
      </w:r>
    </w:p>
    <w:p w14:paraId="73791DAB" w14:textId="77777777" w:rsidR="00F10A28" w:rsidRDefault="00F10A28" w:rsidP="00640F0A">
      <w:pPr>
        <w:spacing w:after="0" w:line="240" w:lineRule="auto"/>
      </w:pPr>
    </w:p>
    <w:p w14:paraId="33849EDC" w14:textId="131F6D0E" w:rsidR="00F10A28" w:rsidRDefault="0053480F" w:rsidP="00640F0A">
      <w:pPr>
        <w:spacing w:after="0" w:line="240" w:lineRule="auto"/>
      </w:pPr>
      <w:r>
        <w:rPr>
          <w:noProof/>
        </w:rPr>
        <w:lastRenderedPageBreak/>
        <w:drawing>
          <wp:inline distT="0" distB="0" distL="0" distR="0" wp14:anchorId="15E909D0" wp14:editId="0485DA7B">
            <wp:extent cx="3305979" cy="3598752"/>
            <wp:effectExtent l="0" t="0" r="0" b="0"/>
            <wp:docPr id="1945086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20309" cy="3614351"/>
                    </a:xfrm>
                    <a:prstGeom prst="rect">
                      <a:avLst/>
                    </a:prstGeom>
                    <a:noFill/>
                    <a:ln>
                      <a:noFill/>
                    </a:ln>
                  </pic:spPr>
                </pic:pic>
              </a:graphicData>
            </a:graphic>
          </wp:inline>
        </w:drawing>
      </w:r>
    </w:p>
    <w:p w14:paraId="675FF524" w14:textId="60E57B30" w:rsidR="00F10A28" w:rsidRDefault="00F10A28" w:rsidP="00640F0A">
      <w:pPr>
        <w:spacing w:after="0" w:line="240" w:lineRule="auto"/>
      </w:pPr>
      <w:r>
        <w:t xml:space="preserve">Video1: CINE MRI sequence of knee flexion-extension cycle at physiological speed (8 seconds per cycle) for one representative participant. The sagittal view shows the full range of motion achieved during the controlled movement.  </w:t>
      </w:r>
    </w:p>
    <w:p w14:paraId="61FFA19B" w14:textId="771A23D1" w:rsidR="00F10A28" w:rsidRDefault="0053480F" w:rsidP="00640F0A">
      <w:pPr>
        <w:spacing w:after="0" w:line="240" w:lineRule="auto"/>
      </w:pPr>
      <w:r>
        <w:rPr>
          <w:noProof/>
        </w:rPr>
        <w:drawing>
          <wp:inline distT="0" distB="0" distL="0" distR="0" wp14:anchorId="4EAE05AB" wp14:editId="47A79EDA">
            <wp:extent cx="3296167" cy="3671180"/>
            <wp:effectExtent l="0" t="0" r="0" b="0"/>
            <wp:docPr id="168444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07424" cy="3683717"/>
                    </a:xfrm>
                    <a:prstGeom prst="rect">
                      <a:avLst/>
                    </a:prstGeom>
                    <a:noFill/>
                    <a:ln>
                      <a:noFill/>
                    </a:ln>
                  </pic:spPr>
                </pic:pic>
              </a:graphicData>
            </a:graphic>
          </wp:inline>
        </w:drawing>
      </w:r>
    </w:p>
    <w:p w14:paraId="1F0E1594" w14:textId="2B9FE08B" w:rsidR="00F10A28" w:rsidRPr="00C67283" w:rsidRDefault="00F10A28" w:rsidP="00640F0A">
      <w:pPr>
        <w:spacing w:after="0" w:line="240" w:lineRule="auto"/>
      </w:pPr>
      <w:proofErr w:type="gramStart"/>
      <w:r>
        <w:t>Video2</w:t>
      </w:r>
      <w:proofErr w:type="gramEnd"/>
      <w:r>
        <w:t xml:space="preserve">: CINE MRI sequence with bone segmentation overlays for the same participant. The femur (blue) and tibia (orange) segmentations from the initial frame were transformed to subsequent frames using the semi-automated tracking method, with centroid marked (+).  </w:t>
      </w:r>
    </w:p>
    <w:p w14:paraId="751676D5" w14:textId="2BCA4E89" w:rsidR="00B767CD" w:rsidRDefault="00B767CD" w:rsidP="00640F0A">
      <w:pPr>
        <w:spacing w:after="0" w:line="240" w:lineRule="auto"/>
      </w:pPr>
    </w:p>
    <w:p w14:paraId="59E10FCD" w14:textId="5C8BBDCB" w:rsidR="00451581" w:rsidRPr="0068181A" w:rsidRDefault="00451581" w:rsidP="00451581">
      <w:pPr>
        <w:spacing w:after="0" w:line="240" w:lineRule="auto"/>
        <w:rPr>
          <w:b/>
          <w:u w:val="single"/>
        </w:rPr>
      </w:pPr>
      <w:r w:rsidRPr="0068181A">
        <w:rPr>
          <w:b/>
          <w:u w:val="single"/>
        </w:rPr>
        <w:t xml:space="preserve">Reviewer </w:t>
      </w:r>
      <w:r>
        <w:rPr>
          <w:b/>
          <w:u w:val="single"/>
        </w:rPr>
        <w:t>2</w:t>
      </w:r>
    </w:p>
    <w:p w14:paraId="0B33B630" w14:textId="77777777" w:rsidR="00451581" w:rsidRPr="00C67283" w:rsidRDefault="00451581" w:rsidP="00640F0A">
      <w:pPr>
        <w:spacing w:after="0" w:line="240" w:lineRule="auto"/>
      </w:pPr>
    </w:p>
    <w:p w14:paraId="656E1616" w14:textId="036281B4" w:rsidR="00F37E4E" w:rsidRPr="00C67283" w:rsidRDefault="00345C2A" w:rsidP="00DE0460">
      <w:pPr>
        <w:spacing w:after="0" w:line="240" w:lineRule="auto"/>
      </w:pPr>
      <w:r w:rsidRPr="00C67283">
        <w:lastRenderedPageBreak/>
        <w:t>RE2.1</w:t>
      </w:r>
      <w:r w:rsidRPr="00C67283">
        <w:br/>
      </w:r>
      <w:r w:rsidRPr="00C67283">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3114A1F4" w14:textId="77777777" w:rsidR="00B767CD" w:rsidRPr="00214A08" w:rsidRDefault="00B767CD" w:rsidP="00640F0A">
      <w:pPr>
        <w:spacing w:after="0" w:line="240" w:lineRule="auto"/>
      </w:pPr>
    </w:p>
    <w:p w14:paraId="41EBD2B9" w14:textId="39A04D74" w:rsidR="00F37E4E" w:rsidRDefault="00556146" w:rsidP="00640F0A">
      <w:pPr>
        <w:spacing w:after="0" w:line="240" w:lineRule="auto"/>
      </w:pPr>
      <w:r>
        <w:t xml:space="preserve">Thank you </w:t>
      </w:r>
      <w:r w:rsidR="00345C2A" w:rsidRPr="00214A08">
        <w:t xml:space="preserve">for this important question. We initially considered including the patella in our analysis. However, the patella presented two significant challenges: </w:t>
      </w:r>
      <w:r>
        <w:t>f</w:t>
      </w:r>
      <w:r w:rsidR="00345C2A" w:rsidRPr="00214A08">
        <w:t>irst, during edge detection, the patella produced inconsistent and fragmented boundaries due to its smaller size and variable contrast with surrounding tissues, resulting in less reliable feature extraction compared</w:t>
      </w:r>
      <w:r w:rsidR="00345C2A" w:rsidRPr="003577D2">
        <w:t xml:space="preserve"> to the tibia and femur. Second, the patella undergoes significant through-plane movement during knee flexion-extension, making it incompatible with our 2D rigid-body tracking approach that was optimized for the predominantly in-plane motion of the tibia and femur. </w:t>
      </w:r>
    </w:p>
    <w:p w14:paraId="2A2674DD" w14:textId="77777777" w:rsidR="0020514E" w:rsidRPr="003577D2" w:rsidRDefault="0020514E" w:rsidP="001C0C07">
      <w:pPr>
        <w:spacing w:after="0" w:line="240" w:lineRule="auto"/>
      </w:pPr>
    </w:p>
    <w:p w14:paraId="30605F16" w14:textId="4F8F3348" w:rsidR="00B767CD" w:rsidRPr="0044017C" w:rsidRDefault="00DA3C00" w:rsidP="00640F0A">
      <w:pPr>
        <w:spacing w:after="0" w:line="240" w:lineRule="auto"/>
      </w:pPr>
      <w:r>
        <w:t xml:space="preserve">We have added a discussion of through-plane motion limitations to the Discussion section on Page 12 that addresses patella exclusion. The relevant text </w:t>
      </w:r>
      <w:r w:rsidR="00AD3AAE">
        <w:t>reads:</w:t>
      </w:r>
      <w:r w:rsidR="00345C2A" w:rsidRPr="003577D2">
        <w:t xml:space="preserve"> </w:t>
      </w:r>
      <w:r w:rsidR="00345C2A" w:rsidRPr="003577D2">
        <w:br/>
      </w:r>
      <w:r w:rsidR="00345C2A" w:rsidRPr="0044017C">
        <w:rPr>
          <w:highlight w:val="yellow"/>
        </w:rPr>
        <w:t>“</w:t>
      </w:r>
      <w:r>
        <w:rPr>
          <w:highlight w:val="yellow"/>
        </w:rPr>
        <w:t xml:space="preserve">Despite these advantages, a limitation of the current 2D approach is sensitivity to through-plane motion. While the knee motion device was designed to constrain movement to the sagittal plane, this remains a potential source of error.  </w:t>
      </w:r>
      <w:r w:rsidRPr="00AD3AAE">
        <w:rPr>
          <w:highlight w:val="yellow"/>
          <w:u w:val="single"/>
        </w:rPr>
        <w:t xml:space="preserve">This limitation also led us to exclude </w:t>
      </w:r>
      <w:r w:rsidR="00345C2A" w:rsidRPr="00AD3AAE">
        <w:rPr>
          <w:highlight w:val="yellow"/>
          <w:u w:val="single"/>
        </w:rPr>
        <w:t>the patella</w:t>
      </w:r>
      <w:r w:rsidRPr="00AD3AAE">
        <w:rPr>
          <w:highlight w:val="yellow"/>
          <w:u w:val="single"/>
        </w:rPr>
        <w:t xml:space="preserve"> </w:t>
      </w:r>
      <w:r w:rsidR="00345C2A" w:rsidRPr="00AD3AAE">
        <w:rPr>
          <w:highlight w:val="yellow"/>
          <w:u w:val="single"/>
        </w:rPr>
        <w:t xml:space="preserve">from our analysis despite its visibility in the sagittal images, as it undergoes significant through-plane motion during </w:t>
      </w:r>
      <w:r w:rsidR="00285A4B" w:rsidRPr="00AD3AAE">
        <w:rPr>
          <w:highlight w:val="yellow"/>
          <w:u w:val="single"/>
        </w:rPr>
        <w:t xml:space="preserve">knee </w:t>
      </w:r>
      <w:r w:rsidR="00345C2A" w:rsidRPr="00AD3AAE">
        <w:rPr>
          <w:highlight w:val="yellow"/>
          <w:u w:val="single"/>
        </w:rPr>
        <w:t>flexion</w:t>
      </w:r>
      <w:r w:rsidR="00285A4B" w:rsidRPr="00AD3AAE">
        <w:rPr>
          <w:highlight w:val="yellow"/>
          <w:u w:val="single"/>
        </w:rPr>
        <w:t xml:space="preserve"> and </w:t>
      </w:r>
      <w:r w:rsidR="00345C2A" w:rsidRPr="00AD3AAE">
        <w:rPr>
          <w:highlight w:val="yellow"/>
          <w:u w:val="single"/>
        </w:rPr>
        <w:t>extension that is incompatible with our 2D tracking approach.</w:t>
      </w:r>
      <w:r w:rsidR="00B767CD" w:rsidRPr="0044017C">
        <w:t>”</w:t>
      </w:r>
    </w:p>
    <w:p w14:paraId="581C47A3" w14:textId="4FF51773" w:rsidR="00B767CD" w:rsidRPr="0044017C" w:rsidRDefault="00B767CD" w:rsidP="00640F0A">
      <w:pPr>
        <w:spacing w:after="0" w:line="240" w:lineRule="auto"/>
      </w:pPr>
    </w:p>
    <w:p w14:paraId="08916B73" w14:textId="77777777" w:rsidR="00B767CD" w:rsidRPr="0044017C" w:rsidRDefault="00B767CD" w:rsidP="0051031C">
      <w:pPr>
        <w:spacing w:after="0" w:line="240" w:lineRule="auto"/>
      </w:pPr>
    </w:p>
    <w:p w14:paraId="408936E2" w14:textId="77777777" w:rsidR="00B767CD" w:rsidRPr="0044017C" w:rsidRDefault="00345C2A" w:rsidP="00640F0A">
      <w:pPr>
        <w:spacing w:after="0" w:line="240" w:lineRule="auto"/>
      </w:pPr>
      <w:r w:rsidRPr="0044017C">
        <w:t>RE2.2</w:t>
      </w:r>
      <w:r w:rsidRPr="0044017C">
        <w:br/>
      </w:r>
      <w:r w:rsidRPr="0044017C">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r w:rsidRPr="0044017C">
        <w:br/>
      </w:r>
    </w:p>
    <w:p w14:paraId="69AD4B0C" w14:textId="35F4E604" w:rsidR="00F37E4E" w:rsidRPr="00451581" w:rsidRDefault="00FA18DF" w:rsidP="0046765F">
      <w:pPr>
        <w:spacing w:after="0" w:line="240" w:lineRule="auto"/>
      </w:pPr>
      <w:r>
        <w:t xml:space="preserve">Thank you </w:t>
      </w:r>
      <w:r w:rsidR="00345C2A" w:rsidRPr="0044017C">
        <w:t xml:space="preserve">for highlighting this important </w:t>
      </w:r>
      <w:r>
        <w:t>point</w:t>
      </w:r>
      <w:r w:rsidR="00345C2A" w:rsidRPr="0044017C">
        <w:t xml:space="preserve">. </w:t>
      </w:r>
      <w:r>
        <w:t>As correctly noted by the Reviewer, o</w:t>
      </w:r>
      <w:r w:rsidR="00345C2A" w:rsidRPr="0044017C">
        <w:t xml:space="preserve">ur method is indeed constrained by the </w:t>
      </w:r>
      <w:r>
        <w:t xml:space="preserve">knee </w:t>
      </w:r>
      <w:r w:rsidR="00345C2A" w:rsidRPr="0044017C">
        <w:t xml:space="preserve">range of motion achievable in closed-bore </w:t>
      </w:r>
      <w:r>
        <w:t xml:space="preserve">MRI </w:t>
      </w:r>
      <w:r w:rsidR="00345C2A" w:rsidRPr="0044017C">
        <w:t>systems, and open-bore systems would allow for full-range examinations. Since our edge-based tracking operates on 2D sagittal plane images, the method should be directly transferable t</w:t>
      </w:r>
      <w:r w:rsidR="00345C2A" w:rsidRPr="004D6742">
        <w:t xml:space="preserve">o open-bore systems. We have added the following text to the Discussion section on Page 12: </w:t>
      </w:r>
    </w:p>
    <w:p w14:paraId="3825038C" w14:textId="7D0811D0" w:rsidR="00F37E4E" w:rsidRPr="00C67283" w:rsidRDefault="00345C2A" w:rsidP="0046765F">
      <w:pPr>
        <w:spacing w:after="0" w:line="240" w:lineRule="auto"/>
      </w:pPr>
      <w:r w:rsidRPr="00451581">
        <w:t>“</w:t>
      </w:r>
      <w:r w:rsidR="00727130">
        <w:rPr>
          <w:highlight w:val="yellow"/>
        </w:rPr>
        <w:t xml:space="preserve">Furthermore, the </w:t>
      </w:r>
      <w:r w:rsidR="00D71469">
        <w:rPr>
          <w:highlight w:val="yellow"/>
        </w:rPr>
        <w:t xml:space="preserve">knee </w:t>
      </w:r>
      <w:r w:rsidRPr="00BF2EB2">
        <w:rPr>
          <w:highlight w:val="yellow"/>
        </w:rPr>
        <w:t xml:space="preserve">range of motion </w:t>
      </w:r>
      <w:r w:rsidR="00727130">
        <w:rPr>
          <w:highlight w:val="yellow"/>
        </w:rPr>
        <w:t xml:space="preserve">achievable in </w:t>
      </w:r>
      <w:r w:rsidRPr="00BF2EB2">
        <w:rPr>
          <w:highlight w:val="yellow"/>
        </w:rPr>
        <w:t>closed-bore MRI systems</w:t>
      </w:r>
      <w:r w:rsidR="00727130">
        <w:rPr>
          <w:highlight w:val="yellow"/>
        </w:rPr>
        <w:t xml:space="preserve"> is limited by the bore diameter and the length of the lower leg, precluding the</w:t>
      </w:r>
      <w:r w:rsidR="00727130" w:rsidRPr="009D2540">
        <w:rPr>
          <w:highlight w:val="yellow"/>
        </w:rPr>
        <w:t xml:space="preserve"> assessment of </w:t>
      </w:r>
      <w:r w:rsidR="00727130">
        <w:rPr>
          <w:highlight w:val="yellow"/>
        </w:rPr>
        <w:t>deep/full</w:t>
      </w:r>
      <w:r w:rsidR="00727130" w:rsidRPr="009D2540">
        <w:rPr>
          <w:highlight w:val="yellow"/>
        </w:rPr>
        <w:t xml:space="preserve"> </w:t>
      </w:r>
      <w:r w:rsidR="00727130">
        <w:rPr>
          <w:highlight w:val="yellow"/>
        </w:rPr>
        <w:t xml:space="preserve">knee </w:t>
      </w:r>
      <w:r w:rsidR="00727130" w:rsidRPr="009D2540">
        <w:rPr>
          <w:highlight w:val="yellow"/>
        </w:rPr>
        <w:t>flexion</w:t>
      </w:r>
      <w:r w:rsidRPr="00BF2EB2">
        <w:rPr>
          <w:highlight w:val="yellow"/>
        </w:rPr>
        <w:t xml:space="preserve">. </w:t>
      </w:r>
      <w:r w:rsidR="00727130">
        <w:rPr>
          <w:highlight w:val="yellow"/>
        </w:rPr>
        <w:t xml:space="preserve">In the current study, the bore diameter was 60 cm and the lower leg of the participant ranged from XX-YY cm, allowing for </w:t>
      </w:r>
      <w:r w:rsidRPr="0046765F">
        <w:rPr>
          <w:highlight w:val="yellow"/>
        </w:rPr>
        <w:t xml:space="preserve">knee flexion </w:t>
      </w:r>
      <w:r w:rsidR="00727130">
        <w:rPr>
          <w:highlight w:val="yellow"/>
        </w:rPr>
        <w:t xml:space="preserve">angles </w:t>
      </w:r>
      <w:r w:rsidRPr="00BF2EB2">
        <w:rPr>
          <w:highlight w:val="yellow"/>
        </w:rPr>
        <w:t>between 30</w:t>
      </w:r>
      <w:r w:rsidR="00727130">
        <w:rPr>
          <w:highlight w:val="yellow"/>
        </w:rPr>
        <w:t xml:space="preserve">° and </w:t>
      </w:r>
      <w:r w:rsidRPr="00BF2EB2">
        <w:rPr>
          <w:highlight w:val="yellow"/>
        </w:rPr>
        <w:t>46</w:t>
      </w:r>
      <w:r w:rsidR="00727130">
        <w:rPr>
          <w:highlight w:val="yellow"/>
        </w:rPr>
        <w:t xml:space="preserve">°. </w:t>
      </w:r>
      <w:r w:rsidR="00177D2D">
        <w:rPr>
          <w:highlight w:val="yellow"/>
        </w:rPr>
        <w:t>O</w:t>
      </w:r>
      <w:r w:rsidRPr="0046765F">
        <w:rPr>
          <w:highlight w:val="yellow"/>
        </w:rPr>
        <w:t xml:space="preserve">pen-bore MRI systems </w:t>
      </w:r>
      <w:r w:rsidR="00727130">
        <w:rPr>
          <w:highlight w:val="yellow"/>
        </w:rPr>
        <w:t>would be better suited</w:t>
      </w:r>
      <w:r w:rsidR="00177D2D">
        <w:rPr>
          <w:highlight w:val="yellow"/>
        </w:rPr>
        <w:t xml:space="preserve"> to perform full knee range of motion examinations </w:t>
      </w:r>
      <w:r w:rsidRPr="0046765F">
        <w:rPr>
          <w:highlight w:val="yellow"/>
        </w:rPr>
        <w:fldChar w:fldCharType="begin"/>
      </w:r>
      <w:r w:rsidRPr="00BF2EB2">
        <w:rPr>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Pr="00BF2EB2">
        <w:rPr>
          <w:rFonts w:cs="Cambria Math" w:hint="eastAsia"/>
          <w:highlight w:val="yellow"/>
        </w:rPr>
        <w:instrText>‐</w:instrText>
      </w:r>
      <w:r w:rsidRPr="00BF2EB2">
        <w:rPr>
          <w:highlight w:val="yellow"/>
        </w:rPr>
        <w:instrText>time MRI in a 1.5T scanner and in a 0.5T open</w:instrText>
      </w:r>
      <w:r w:rsidRPr="00BF2EB2">
        <w:rPr>
          <w:rFonts w:cs="Cambria Math" w:hint="eastAsia"/>
          <w:highlight w:val="yellow"/>
        </w:rPr>
        <w:instrText>‐</w:instrText>
      </w:r>
      <w:r w:rsidRPr="00BF2EB2">
        <w:rPr>
          <w:highlight w:val="yellow"/>
        </w:rPr>
        <w:instrText>bore scanner and to assess the dependence of measurement accuracy on movement speed.\n            \n            \n              Materials and Methods\n              We developed an MRI</w:instrText>
      </w:r>
      <w:r w:rsidRPr="00BF2EB2">
        <w:rPr>
          <w:rFonts w:cs="Cambria Math" w:hint="eastAsia"/>
          <w:highlight w:val="yellow"/>
        </w:rPr>
        <w:instrText>‐</w:instrText>
      </w:r>
      <w:r w:rsidRPr="00BF2EB2">
        <w:rPr>
          <w:highlight w:val="yellow"/>
        </w:rPr>
        <w:instrText>compatible motion phantom to evaluate the accuracy of tracking bone positions with real</w:instrText>
      </w:r>
      <w:r w:rsidRPr="00BF2EB2">
        <w:rPr>
          <w:rFonts w:cs="Cambria Math" w:hint="eastAsia"/>
          <w:highlight w:val="yellow"/>
        </w:rPr>
        <w:instrText>‐</w:instrText>
      </w:r>
      <w:r w:rsidRPr="00BF2EB2">
        <w:rPr>
          <w:highlight w:val="yellow"/>
        </w:rPr>
        <w:instrText>time MRI for varying movement speeds. The measurement error was determined by comparing phantom positions estimated from real</w:instrText>
      </w:r>
      <w:r w:rsidRPr="00BF2EB2">
        <w:rPr>
          <w:rFonts w:cs="Cambria Math" w:hint="eastAsia"/>
          <w:highlight w:val="yellow"/>
        </w:rPr>
        <w:instrText>‐</w:instrText>
      </w:r>
      <w:r w:rsidRPr="00BF2EB2">
        <w:rPr>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Pr="00BF2EB2">
        <w:rPr>
          <w:rFonts w:cs="Cambria Math" w:hint="eastAsia"/>
          <w:highlight w:val="yellow"/>
        </w:rPr>
        <w:instrText>‐</w:instrText>
      </w:r>
      <w:r w:rsidRPr="00BF2EB2">
        <w:rPr>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Pr="00BF2EB2">
        <w:rPr>
          <w:rFonts w:cs="Verdana"/>
          <w:highlight w:val="yellow"/>
        </w:rPr>
        <w:instrText>–</w:instrText>
      </w:r>
      <w:r w:rsidRPr="00BF2EB2">
        <w:rPr>
          <w:highlight w:val="yellow"/>
        </w:rPr>
        <w:instrText xml:space="preserve">166. </w:instrText>
      </w:r>
      <w:r w:rsidRPr="00BF2EB2">
        <w:rPr>
          <w:rFonts w:cs="Verdana"/>
          <w:highlight w:val="yellow"/>
        </w:rPr>
        <w:instrText>©</w:instrText>
      </w:r>
      <w:r w:rsidRPr="00BF2EB2">
        <w:rPr>
          <w:highlight w:val="yellow"/>
        </w:rPr>
        <w:instrText xml:space="preserve"> 2008 Wiley</w:instrText>
      </w:r>
      <w:r w:rsidRPr="00BF2EB2">
        <w:rPr>
          <w:rFonts w:cs="Cambria Math" w:hint="eastAsia"/>
          <w:highlight w:val="yellow"/>
        </w:rPr>
        <w:instrText>‐</w:instrText>
      </w:r>
      <w:r w:rsidRPr="00BF2EB2">
        <w:rPr>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Pr="00BF2EB2">
        <w:rPr>
          <w:rFonts w:cs="Cambria Math" w:hint="eastAsia"/>
          <w:highlight w:val="yellow"/>
        </w:rPr>
        <w:instrText>‐</w:instrText>
      </w:r>
      <w:r w:rsidRPr="00BF2EB2">
        <w:rPr>
          <w:highlight w:val="yellow"/>
        </w:rPr>
        <w:instrText>time MRI to measure joint kinematics in 1.5T and open</w:instrText>
      </w:r>
      <w:r w:rsidRPr="00BF2EB2">
        <w:rPr>
          <w:rFonts w:cs="Cambria Math" w:hint="eastAsia"/>
          <w:highlight w:val="yellow"/>
        </w:rPr>
        <w:instrText>‐</w:instrText>
      </w:r>
      <w:r w:rsidRPr="00BF2EB2">
        <w:rPr>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Pr="0046765F">
        <w:rPr>
          <w:highlight w:val="yellow"/>
        </w:rPr>
        <w:fldChar w:fldCharType="separate"/>
      </w:r>
      <w:r w:rsidRPr="0046765F">
        <w:rPr>
          <w:highlight w:val="yellow"/>
        </w:rPr>
        <w:t>[42]</w:t>
      </w:r>
      <w:r w:rsidRPr="0046765F">
        <w:rPr>
          <w:highlight w:val="yellow"/>
        </w:rPr>
        <w:fldChar w:fldCharType="end"/>
      </w:r>
      <w:r w:rsidR="00177D2D">
        <w:rPr>
          <w:highlight w:val="yellow"/>
        </w:rPr>
        <w:t xml:space="preserve">, on which the methods presented in this report should also work.” </w:t>
      </w:r>
    </w:p>
    <w:p w14:paraId="2DF26475" w14:textId="77777777" w:rsidR="00B767CD" w:rsidRPr="00214A08" w:rsidRDefault="00B767CD" w:rsidP="00640F0A">
      <w:pPr>
        <w:spacing w:after="0" w:line="240" w:lineRule="auto"/>
      </w:pPr>
    </w:p>
    <w:p w14:paraId="165093A2" w14:textId="77777777" w:rsidR="00B767CD" w:rsidRPr="00214A08" w:rsidRDefault="00B767CD" w:rsidP="00640F0A">
      <w:pPr>
        <w:spacing w:after="0" w:line="240" w:lineRule="auto"/>
      </w:pPr>
    </w:p>
    <w:p w14:paraId="1D75AEA3" w14:textId="47049839" w:rsidR="00F37E4E" w:rsidRPr="003577D2" w:rsidRDefault="00345C2A" w:rsidP="00DE0460">
      <w:pPr>
        <w:spacing w:after="0" w:line="240" w:lineRule="auto"/>
        <w:rPr>
          <w:b/>
          <w:bCs/>
        </w:rPr>
      </w:pPr>
      <w:r w:rsidRPr="008329F9">
        <w:t>RE2.3</w:t>
      </w:r>
      <w:r w:rsidRPr="00214A08">
        <w:br/>
      </w:r>
      <w:r w:rsidRPr="003577D2">
        <w:rPr>
          <w:b/>
          <w:bCs/>
        </w:rPr>
        <w:t>In some orthopaedic examinations (e.g. following cruciate ligament ruptures), movements in the knee joint are measured when force is applied (e.g. anterior and posterior drawer test). Could the method also be used for quantitative assessment of such experiments?</w:t>
      </w:r>
    </w:p>
    <w:p w14:paraId="246B99CF" w14:textId="77777777" w:rsidR="00B767CD" w:rsidRPr="0044017C" w:rsidRDefault="00B767CD" w:rsidP="00640F0A">
      <w:pPr>
        <w:spacing w:after="0" w:line="240" w:lineRule="auto"/>
      </w:pPr>
    </w:p>
    <w:p w14:paraId="11E81C34" w14:textId="1F87330A" w:rsidR="00C94329" w:rsidRDefault="002F6EF3" w:rsidP="00FA704E">
      <w:r>
        <w:t xml:space="preserve">Thank you </w:t>
      </w:r>
      <w:r w:rsidR="00345C2A" w:rsidRPr="004D6742">
        <w:t xml:space="preserve">for this </w:t>
      </w:r>
      <w:r w:rsidR="00FA704E">
        <w:t>thoughtful</w:t>
      </w:r>
      <w:r w:rsidR="00FA704E" w:rsidRPr="004D6742">
        <w:t xml:space="preserve"> </w:t>
      </w:r>
      <w:r w:rsidR="00345C2A" w:rsidRPr="004D6742">
        <w:t xml:space="preserve">question. </w:t>
      </w:r>
      <w:r w:rsidR="00FA704E">
        <w:t>Indeed, o</w:t>
      </w:r>
      <w:r w:rsidR="00345C2A" w:rsidRPr="004D6742">
        <w:t xml:space="preserve">ur </w:t>
      </w:r>
      <w:r w:rsidR="00FA704E">
        <w:t xml:space="preserve">dynamic MRI setup and centroid-based 2D bone </w:t>
      </w:r>
      <w:r w:rsidR="00345C2A" w:rsidRPr="004D6742">
        <w:t xml:space="preserve">tracking algorithm could theoretically </w:t>
      </w:r>
      <w:r w:rsidR="00FA704E">
        <w:t xml:space="preserve">be used to </w:t>
      </w:r>
      <w:r w:rsidR="00345C2A" w:rsidRPr="004D6742">
        <w:t>quantify</w:t>
      </w:r>
      <w:r w:rsidR="00FA704E">
        <w:t xml:space="preserve"> knee joint laxity/stability, for instance, after cruciate ligament injury, by measuring the antero-posterior movement between </w:t>
      </w:r>
      <w:r w:rsidR="00FA704E">
        <w:lastRenderedPageBreak/>
        <w:t xml:space="preserve">the tibia and femur. Such quantitative assessments </w:t>
      </w:r>
      <w:r w:rsidR="00E35A37">
        <w:t>c</w:t>
      </w:r>
      <w:r w:rsidR="00FA704E">
        <w:t xml:space="preserve">ould provide </w:t>
      </w:r>
      <w:r w:rsidR="00E35A37">
        <w:t xml:space="preserve">insights similar or complementary to that obtained from traditional orthopaedic examinations focused on sagittal (single plane) tibiofemoral </w:t>
      </w:r>
      <w:r w:rsidR="00E35A37" w:rsidRPr="00451581">
        <w:t>translations</w:t>
      </w:r>
      <w:r w:rsidR="00E35A37">
        <w:t xml:space="preserve"> such as the </w:t>
      </w:r>
      <w:r w:rsidR="00345C2A" w:rsidRPr="004D6742">
        <w:t xml:space="preserve">anterior-posterior drawer </w:t>
      </w:r>
      <w:r w:rsidR="00E35A37">
        <w:t xml:space="preserve">test </w:t>
      </w:r>
      <w:r w:rsidR="00345C2A" w:rsidRPr="004D6742">
        <w:t xml:space="preserve">and </w:t>
      </w:r>
      <w:r w:rsidR="00E35A37">
        <w:t xml:space="preserve">the </w:t>
      </w:r>
      <w:r w:rsidR="00345C2A" w:rsidRPr="004D6742">
        <w:t>Lachman test</w:t>
      </w:r>
      <w:r w:rsidR="00E35A37">
        <w:t>. W</w:t>
      </w:r>
      <w:r w:rsidR="00345C2A" w:rsidRPr="00451581">
        <w:t xml:space="preserve">hile </w:t>
      </w:r>
      <w:r w:rsidR="00E35A37">
        <w:t xml:space="preserve">these tests apply passive linear </w:t>
      </w:r>
      <w:r w:rsidR="00345C2A" w:rsidRPr="00451581">
        <w:t>anterior-posterior forces</w:t>
      </w:r>
      <w:r w:rsidR="00E35A37">
        <w:t xml:space="preserve"> to the knee joint, our </w:t>
      </w:r>
      <w:r w:rsidR="00C94329">
        <w:t xml:space="preserve">method </w:t>
      </w:r>
      <w:r w:rsidR="00E35A37">
        <w:t>would apply r</w:t>
      </w:r>
      <w:r w:rsidR="00E35A37" w:rsidRPr="00451581">
        <w:t xml:space="preserve">otational </w:t>
      </w:r>
      <w:r w:rsidR="00E35A37">
        <w:t xml:space="preserve">forces (joint moments) </w:t>
      </w:r>
      <w:r w:rsidR="00E35A37" w:rsidRPr="00451581">
        <w:t xml:space="preserve">during </w:t>
      </w:r>
      <w:r w:rsidR="00E35A37">
        <w:t xml:space="preserve">volitional </w:t>
      </w:r>
      <w:r w:rsidR="00E35A37" w:rsidRPr="00451581">
        <w:t>flexion</w:t>
      </w:r>
      <w:r w:rsidR="00E35A37">
        <w:t xml:space="preserve"> and </w:t>
      </w:r>
      <w:r w:rsidR="00E35A37" w:rsidRPr="00451581">
        <w:t>extension</w:t>
      </w:r>
      <w:r w:rsidR="00E35A37">
        <w:t xml:space="preserve">, </w:t>
      </w:r>
      <w:r w:rsidR="00C94329">
        <w:t>which may in fact</w:t>
      </w:r>
      <w:r w:rsidR="00E35A37">
        <w:t xml:space="preserve"> provid</w:t>
      </w:r>
      <w:r w:rsidR="00C94329">
        <w:t>e</w:t>
      </w:r>
      <w:r w:rsidR="00E35A37">
        <w:t xml:space="preserve"> </w:t>
      </w:r>
      <w:r w:rsidR="00C94329">
        <w:t>insight that holds greater clinical and physio</w:t>
      </w:r>
      <w:r w:rsidR="00E35A37">
        <w:t>logical</w:t>
      </w:r>
      <w:r w:rsidR="00C94329">
        <w:t xml:space="preserve"> relevance due to the biomechanical, muscle-driven nature of the joint movement. </w:t>
      </w:r>
      <w:r w:rsidR="00345C2A" w:rsidRPr="00451581">
        <w:t xml:space="preserve">  </w:t>
      </w:r>
    </w:p>
    <w:p w14:paraId="27B69D4A" w14:textId="77777777" w:rsidR="00B767CD" w:rsidRDefault="00B767CD" w:rsidP="00640F0A">
      <w:pPr>
        <w:spacing w:after="0" w:line="240" w:lineRule="auto"/>
      </w:pPr>
    </w:p>
    <w:p w14:paraId="29EAD46A" w14:textId="30E3A17A" w:rsidR="00B767CD" w:rsidRDefault="00345C2A" w:rsidP="00640F0A">
      <w:pPr>
        <w:spacing w:after="0" w:line="240" w:lineRule="auto"/>
      </w:pPr>
      <w:r w:rsidRPr="00C67283">
        <w:t>RE2.4</w:t>
      </w:r>
      <w:r w:rsidRPr="00C67283">
        <w:br/>
      </w:r>
      <w:r w:rsidRPr="00214A08">
        <w:rPr>
          <w:b/>
          <w:bCs/>
        </w:rPr>
        <w:t>How can an 'alignment error' be determined that is significantly smaller than the spatial resolution of the measurement sequences?</w:t>
      </w:r>
      <w:r w:rsidRPr="00214A08">
        <w:br/>
      </w:r>
    </w:p>
    <w:p w14:paraId="11D4461D" w14:textId="2BD7FA57" w:rsidR="00F37E4E" w:rsidRPr="00C67283" w:rsidRDefault="002F6EF3" w:rsidP="0046765F">
      <w:pPr>
        <w:spacing w:after="0" w:line="240" w:lineRule="auto"/>
      </w:pPr>
      <w:r>
        <w:t xml:space="preserve">Thank you for raising this point. </w:t>
      </w:r>
      <w:r w:rsidR="00345C2A" w:rsidRPr="00C67283">
        <w:t>The alignment error can achie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 0.02 mm) reflects a</w:t>
      </w:r>
      <w:r w:rsidR="00345C2A" w:rsidRPr="00214A08">
        <w:t xml:space="preserve"> continuous spatial registration accuracy metric rather than implying any resolution of anatomical details smaller than voxel spacing (1.09 mm). The following text has been added to </w:t>
      </w:r>
      <w:r w:rsidR="0059797C" w:rsidRPr="00DE0460">
        <w:t xml:space="preserve">Page </w:t>
      </w:r>
      <w:r w:rsidR="00C2472C">
        <w:t>7</w:t>
      </w:r>
      <w:r w:rsidR="0059797C">
        <w:t xml:space="preserve"> (</w:t>
      </w:r>
      <w:r w:rsidR="00345C2A" w:rsidRPr="00214A08">
        <w:t>Section 2.2 in Step III</w:t>
      </w:r>
      <w:r w:rsidR="0059797C">
        <w:t>)</w:t>
      </w:r>
      <w:r w:rsidR="00345C2A" w:rsidRPr="00214A08">
        <w:t xml:space="preserve">: </w:t>
      </w:r>
      <w:r w:rsidR="00345C2A" w:rsidRPr="00214A08">
        <w:br/>
        <w:t>“</w:t>
      </w:r>
      <w:r w:rsidR="00627EC2">
        <w:t>A set of reference points was established along the labeled edges of the tibia and femur in the initial frame (flexed position) by identifying the most distal</w:t>
      </w:r>
      <w:r w:rsidR="00DE0460">
        <w:t xml:space="preserve"> point of the femur and the most proximal point of the tibia, sorting the edge points to 80 equidistant points using a greedy nearest neighbor algorithm and down sampling the sorted points to 80 equidistant points using cubic spline interpolation from the interpolate module of SciPy.</w:t>
      </w:r>
      <w:r w:rsidR="00627EC2">
        <w:t xml:space="preserve"> </w:t>
      </w:r>
      <w:r w:rsidR="00345C2A" w:rsidRPr="00DE0460">
        <w:rPr>
          <w:rFonts w:eastAsia="Verdana" w:cs="Verdana"/>
          <w:highlight w:val="yellow"/>
        </w:rPr>
        <w:t>This interpolation process converts the initially discrete edge pixels into continuous coordinate reference points, enabling sub-voxel precision in subsequent transformation and alignment calculations</w:t>
      </w:r>
      <w:r w:rsidR="00C262AC">
        <w:rPr>
          <w:rFonts w:eastAsia="Verdana" w:cs="Verdana"/>
          <w:highlight w:val="yellow"/>
        </w:rPr>
        <w:t>.”</w:t>
      </w:r>
      <w:r w:rsidR="00345C2A" w:rsidRPr="00C67283">
        <w:t xml:space="preserve"> </w:t>
      </w:r>
    </w:p>
    <w:p w14:paraId="1F6F71CD" w14:textId="77777777" w:rsidR="00B767CD" w:rsidRDefault="00B767CD" w:rsidP="00640F0A">
      <w:pPr>
        <w:spacing w:after="0" w:line="240" w:lineRule="auto"/>
      </w:pPr>
    </w:p>
    <w:p w14:paraId="3260B5F2" w14:textId="77777777" w:rsidR="00B767CD" w:rsidRDefault="00B767CD" w:rsidP="00640F0A">
      <w:pPr>
        <w:spacing w:after="0" w:line="240" w:lineRule="auto"/>
      </w:pPr>
    </w:p>
    <w:p w14:paraId="45401F63" w14:textId="77777777" w:rsidR="00B767CD" w:rsidRDefault="00345C2A" w:rsidP="00640F0A">
      <w:pPr>
        <w:spacing w:after="0" w:line="240" w:lineRule="auto"/>
      </w:pPr>
      <w:r w:rsidRPr="00C67283">
        <w:t>RE2.5</w:t>
      </w:r>
      <w:r w:rsidRPr="00C67283">
        <w:br/>
      </w:r>
      <w:r w:rsidRPr="00214A08">
        <w:rPr>
          <w:b/>
          <w:bCs/>
        </w:rPr>
        <w:t xml:space="preserve">The recording method with 2D radial GRE sequences has not become completely clear. It is described that the slice thickness is 1 mm, but the </w:t>
      </w:r>
      <w:proofErr w:type="spellStart"/>
      <w:r w:rsidRPr="00214A08">
        <w:rPr>
          <w:b/>
          <w:bCs/>
        </w:rPr>
        <w:t>FoV</w:t>
      </w:r>
      <w:proofErr w:type="spellEnd"/>
      <w:r w:rsidRPr="00214A08">
        <w:rPr>
          <w:b/>
          <w:bCs/>
        </w:rPr>
        <w:t xml:space="preserve"> is 3 mm thick. How many (sagittal) slices are acquired?</w:t>
      </w:r>
      <w:r w:rsidRPr="003577D2">
        <w:br/>
      </w:r>
    </w:p>
    <w:p w14:paraId="0A6BF2CC" w14:textId="58113630" w:rsidR="00C262AC" w:rsidRDefault="002F6EF3">
      <w:pPr>
        <w:spacing w:after="0" w:line="240" w:lineRule="auto"/>
      </w:pPr>
      <w:r>
        <w:t xml:space="preserve">Thank you </w:t>
      </w:r>
      <w:r w:rsidR="00345C2A" w:rsidRPr="00C67283">
        <w:t>for noticing this mistake. It is a single 3</w:t>
      </w:r>
      <w:r w:rsidR="00C262AC">
        <w:t xml:space="preserve"> </w:t>
      </w:r>
      <w:r w:rsidR="00345C2A" w:rsidRPr="00C67283">
        <w:t xml:space="preserve">mm thick sagittal slice acquisition, but we had mistakenly </w:t>
      </w:r>
      <w:r w:rsidR="0059797C">
        <w:t>written</w:t>
      </w:r>
      <w:r w:rsidR="0059797C" w:rsidRPr="00C67283">
        <w:t xml:space="preserve"> </w:t>
      </w:r>
      <w:r w:rsidR="0059797C">
        <w:t>an</w:t>
      </w:r>
      <w:r w:rsidR="00345C2A" w:rsidRPr="00C67283">
        <w:t xml:space="preserve"> incorrect voxel size of [1.09</w:t>
      </w:r>
      <w:r w:rsidR="00C262AC">
        <w:t xml:space="preserve"> </w:t>
      </w:r>
      <w:r w:rsidR="00345C2A" w:rsidRPr="00C67283">
        <w:t>x</w:t>
      </w:r>
      <w:r w:rsidR="00C262AC">
        <w:t xml:space="preserve"> </w:t>
      </w:r>
      <w:r w:rsidR="00345C2A" w:rsidRPr="00C67283">
        <w:t>1.09</w:t>
      </w:r>
      <w:r w:rsidR="00C262AC">
        <w:t xml:space="preserve"> </w:t>
      </w:r>
      <w:r w:rsidR="00345C2A" w:rsidRPr="00C67283">
        <w:t>x</w:t>
      </w:r>
      <w:r w:rsidR="00C262AC">
        <w:t xml:space="preserve"> </w:t>
      </w:r>
      <w:r w:rsidR="00345C2A" w:rsidRPr="00C67283">
        <w:t>1]</w:t>
      </w:r>
      <w:r w:rsidR="00C262AC">
        <w:t xml:space="preserve"> </w:t>
      </w:r>
      <w:r w:rsidR="00345C2A" w:rsidRPr="00C67283">
        <w:t>mm</w:t>
      </w:r>
      <w:r w:rsidR="00345C2A" w:rsidRPr="00C67283">
        <w:rPr>
          <w:vertAlign w:val="superscript"/>
        </w:rPr>
        <w:t>3</w:t>
      </w:r>
      <w:r w:rsidR="00345C2A" w:rsidRPr="00C67283">
        <w:t xml:space="preserve">. It has now been corrected </w:t>
      </w:r>
      <w:r w:rsidR="0059797C">
        <w:t xml:space="preserve">to </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1.09</w:t>
      </w:r>
      <w:r w:rsidR="0059797C" w:rsidRPr="00A015BD">
        <w:rPr>
          <w:rFonts w:hint="eastAsia"/>
          <w:highlight w:val="yellow"/>
        </w:rPr>
        <w:t>×</w:t>
      </w:r>
      <w:r w:rsidR="0059797C" w:rsidRPr="00A015BD">
        <w:rPr>
          <w:rFonts w:hint="eastAsia"/>
          <w:highlight w:val="yellow"/>
        </w:rPr>
        <w:t>3] mm</w:t>
      </w:r>
      <w:r w:rsidR="0059797C" w:rsidRPr="00A015BD">
        <w:rPr>
          <w:rFonts w:hint="eastAsia"/>
          <w:highlight w:val="yellow"/>
          <w:vertAlign w:val="superscript"/>
        </w:rPr>
        <w:t>3</w:t>
      </w:r>
      <w:r w:rsidR="0059797C">
        <w:rPr>
          <w:highlight w:val="yellow"/>
          <w:vertAlign w:val="superscript"/>
        </w:rPr>
        <w:t xml:space="preserve"> </w:t>
      </w:r>
      <w:r w:rsidR="00345C2A" w:rsidRPr="00C67283">
        <w:t xml:space="preserve">on Page 5 </w:t>
      </w:r>
      <w:r w:rsidR="0059797C">
        <w:t>of the manuscript, as shown below</w:t>
      </w:r>
      <w:r w:rsidR="00C262AC">
        <w:t xml:space="preserve">: </w:t>
      </w:r>
    </w:p>
    <w:p w14:paraId="5253D862" w14:textId="7AC213FC" w:rsidR="00C262AC" w:rsidRDefault="00C262AC">
      <w:pPr>
        <w:spacing w:after="0" w:line="240" w:lineRule="auto"/>
      </w:pPr>
    </w:p>
    <w:p w14:paraId="028599AB" w14:textId="68A03C82" w:rsidR="00C262AC" w:rsidRDefault="00C262AC">
      <w:pPr>
        <w:spacing w:after="0" w:line="240" w:lineRule="auto"/>
      </w:pPr>
      <w:r>
        <w:t>“</w:t>
      </w:r>
      <w:r w:rsidRPr="00C262AC">
        <w:rPr>
          <w:rFonts w:hint="eastAsia"/>
        </w:rPr>
        <w:t>MRI data were acquired using a 2D radial golden-angle gradient echo FLASH sequence [26,27] with the following parameters: echo time of 2.51 ms, flip angle of 8</w:t>
      </w:r>
      <w:r>
        <w:rPr>
          <w:rFonts w:hint="eastAsia"/>
        </w:rPr>
        <w:t>°</w:t>
      </w:r>
      <w:r w:rsidRPr="00C262AC">
        <w:rPr>
          <w:rFonts w:hint="eastAsia"/>
        </w:rPr>
        <w:t>, field of view of [192</w:t>
      </w:r>
      <w:r w:rsidRPr="00C262AC">
        <w:rPr>
          <w:rFonts w:hint="eastAsia"/>
        </w:rPr>
        <w:t>×</w:t>
      </w:r>
      <w:r w:rsidRPr="00C262AC">
        <w:rPr>
          <w:rFonts w:hint="eastAsia"/>
        </w:rPr>
        <w:t>192</w:t>
      </w:r>
      <w:r w:rsidRPr="00C262AC">
        <w:rPr>
          <w:rFonts w:hint="eastAsia"/>
        </w:rPr>
        <w:t>×</w:t>
      </w:r>
      <w:r w:rsidRPr="00C262AC">
        <w:rPr>
          <w:rFonts w:hint="eastAsia"/>
        </w:rPr>
        <w:t>3] mm</w:t>
      </w:r>
      <w:r w:rsidRPr="00DE0460">
        <w:rPr>
          <w:vertAlign w:val="superscript"/>
        </w:rPr>
        <w:t>3</w:t>
      </w:r>
      <w:r w:rsidRPr="00C262AC">
        <w:rPr>
          <w:rFonts w:hint="eastAsia"/>
        </w:rPr>
        <w:t>, matrix size of [176</w:t>
      </w:r>
      <w:r w:rsidRPr="00C262AC">
        <w:rPr>
          <w:rFonts w:hint="eastAsia"/>
        </w:rPr>
        <w:t>×</w:t>
      </w:r>
      <w:r w:rsidRPr="00C262AC">
        <w:rPr>
          <w:rFonts w:hint="eastAsia"/>
        </w:rPr>
        <w:t>176</w:t>
      </w:r>
      <w:r w:rsidRPr="00C262AC">
        <w:rPr>
          <w:rFonts w:hint="eastAsia"/>
        </w:rPr>
        <w:t>×</w:t>
      </w:r>
      <w:r w:rsidRPr="00C262AC">
        <w:rPr>
          <w:rFonts w:hint="eastAsia"/>
        </w:rPr>
        <w:t xml:space="preserve">1], voxel size of </w:t>
      </w:r>
      <w:r w:rsidRPr="00DE0460">
        <w:rPr>
          <w:highlight w:val="yellow"/>
        </w:rPr>
        <w:t>[1.09</w:t>
      </w:r>
      <w:r w:rsidRPr="00DE0460">
        <w:rPr>
          <w:rFonts w:hint="eastAsia"/>
          <w:highlight w:val="yellow"/>
        </w:rPr>
        <w:t>×</w:t>
      </w:r>
      <w:r w:rsidRPr="00DE0460">
        <w:rPr>
          <w:highlight w:val="yellow"/>
        </w:rPr>
        <w:t>1.09</w:t>
      </w:r>
      <w:r w:rsidRPr="00DE0460">
        <w:rPr>
          <w:rFonts w:hint="eastAsia"/>
          <w:highlight w:val="yellow"/>
        </w:rPr>
        <w:t>×</w:t>
      </w:r>
      <w:r w:rsidRPr="00DE0460">
        <w:rPr>
          <w:highlight w:val="yellow"/>
        </w:rPr>
        <w:t>3] mm</w:t>
      </w:r>
      <w:r w:rsidRPr="00BF2EB2">
        <w:rPr>
          <w:highlight w:val="yellow"/>
          <w:vertAlign w:val="superscript"/>
        </w:rPr>
        <w:t>3</w:t>
      </w:r>
      <w:r w:rsidRPr="00C262AC">
        <w:rPr>
          <w:rFonts w:hint="eastAsia"/>
        </w:rPr>
        <w:t xml:space="preserve">, and repetition time of 5.8 ms. </w:t>
      </w:r>
      <w:r w:rsidRPr="00DE0460">
        <w:rPr>
          <w:highlight w:val="yellow"/>
        </w:rPr>
        <w:t>This acquisition prot</w:t>
      </w:r>
      <w:r>
        <w:rPr>
          <w:highlight w:val="yellow"/>
        </w:rPr>
        <w:t>o</w:t>
      </w:r>
      <w:r w:rsidRPr="00DE0460">
        <w:rPr>
          <w:highlight w:val="yellow"/>
        </w:rPr>
        <w:t>col captured a single 3 mm thick sagittal slice.</w:t>
      </w:r>
      <w:r>
        <w:rPr>
          <w:highlight w:val="yellow"/>
        </w:rPr>
        <w:t>”</w:t>
      </w:r>
    </w:p>
    <w:p w14:paraId="3C6241FE" w14:textId="77777777" w:rsidR="00C262AC" w:rsidRDefault="00C262AC">
      <w:pPr>
        <w:spacing w:after="0" w:line="240" w:lineRule="auto"/>
      </w:pPr>
    </w:p>
    <w:p w14:paraId="695E0443" w14:textId="77777777" w:rsidR="00B767CD" w:rsidRDefault="00B767CD" w:rsidP="00640F0A">
      <w:pPr>
        <w:spacing w:after="0" w:line="240" w:lineRule="auto"/>
      </w:pPr>
    </w:p>
    <w:p w14:paraId="7AF2CC7F" w14:textId="77777777" w:rsidR="00B767CD" w:rsidRDefault="00B767CD" w:rsidP="00640F0A">
      <w:pPr>
        <w:spacing w:after="0" w:line="240" w:lineRule="auto"/>
      </w:pPr>
    </w:p>
    <w:p w14:paraId="3344F9B3" w14:textId="77777777" w:rsidR="00B767CD" w:rsidRDefault="00345C2A" w:rsidP="00640F0A">
      <w:pPr>
        <w:spacing w:after="0" w:line="240" w:lineRule="auto"/>
      </w:pPr>
      <w:r w:rsidRPr="00BF2EB2">
        <w:t>RE2.6</w:t>
      </w:r>
      <w:r w:rsidRPr="00C67283">
        <w:br/>
      </w:r>
      <w:r w:rsidRPr="00C67283">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w:t>
      </w:r>
      <w:r w:rsidRPr="00214A08">
        <w:rPr>
          <w:b/>
          <w:bCs/>
        </w:rPr>
        <w:t xml:space="preserve">same sagittal plane through the lower leg </w:t>
      </w:r>
      <w:r w:rsidRPr="00214A08">
        <w:rPr>
          <w:b/>
          <w:bCs/>
        </w:rPr>
        <w:lastRenderedPageBreak/>
        <w:t>at different knee flexion angles?</w:t>
      </w:r>
      <w:r w:rsidRPr="00214A08">
        <w:br/>
      </w:r>
    </w:p>
    <w:p w14:paraId="693FF82F" w14:textId="6EB4C8C2" w:rsidR="00F37E4E" w:rsidRPr="00C67283" w:rsidRDefault="004326A4" w:rsidP="0051031C">
      <w:pPr>
        <w:spacing w:after="0" w:line="240" w:lineRule="auto"/>
      </w:pPr>
      <w:r>
        <w:t xml:space="preserve">Thank you </w:t>
      </w:r>
      <w:r w:rsidR="00345C2A" w:rsidRPr="00C67283">
        <w:t xml:space="preserve">for raising this important point. </w:t>
      </w:r>
      <w:r w:rsidR="00BF2EB2">
        <w:t>Significant t</w:t>
      </w:r>
      <w:r w:rsidR="00345C2A" w:rsidRPr="00C67283">
        <w:t>hrough-plane motion is indeed a limitation of our 2D tracking method</w:t>
      </w:r>
      <w:r>
        <w:t>, which could only be overcome using 3D methods</w:t>
      </w:r>
      <w:r w:rsidR="00345C2A" w:rsidRPr="00C67283">
        <w:t xml:space="preserve">. We have </w:t>
      </w:r>
      <w:r>
        <w:t xml:space="preserve">clarified this point on </w:t>
      </w:r>
      <w:r w:rsidR="00345C2A" w:rsidRPr="00C67283">
        <w:t>Page 12</w:t>
      </w:r>
      <w:r>
        <w:t>, as shown below</w:t>
      </w:r>
      <w:r w:rsidR="00345C2A" w:rsidRPr="00C67283">
        <w:t xml:space="preserve">: </w:t>
      </w:r>
    </w:p>
    <w:p w14:paraId="34F10821" w14:textId="3647681D" w:rsidR="00B767CD" w:rsidRDefault="00345C2A" w:rsidP="00B767CD">
      <w:pPr>
        <w:spacing w:after="0" w:line="240" w:lineRule="auto"/>
      </w:pPr>
      <w:r w:rsidRPr="00214A08">
        <w:t>“</w:t>
      </w:r>
      <w:r w:rsidRPr="00214A08">
        <w:rPr>
          <w:highlight w:val="yellow"/>
        </w:rPr>
        <w:t>Despite these advantages, a limitation of the current 2D approach is sensitivity to through-plane motion. While the knee motion</w:t>
      </w:r>
      <w:r w:rsidR="004326A4">
        <w:rPr>
          <w:highlight w:val="yellow"/>
        </w:rPr>
        <w:t>/loading</w:t>
      </w:r>
      <w:r w:rsidRPr="00214A08">
        <w:rPr>
          <w:highlight w:val="yellow"/>
        </w:rPr>
        <w:t xml:space="preserve"> device was designed to constrain movement to the sagittal plane, this remains a potential source of error</w:t>
      </w:r>
      <w:r w:rsidR="007234CE">
        <w:rPr>
          <w:highlight w:val="yellow"/>
        </w:rPr>
        <w:t xml:space="preserve"> in bone tracking accuracy</w:t>
      </w:r>
      <w:r w:rsidR="004326A4">
        <w:rPr>
          <w:highlight w:val="yellow"/>
        </w:rPr>
        <w:t xml:space="preserve"> as physiological knee flexion and extension is not purely a planar motion</w:t>
      </w:r>
      <w:r w:rsidRPr="00214A08">
        <w:rPr>
          <w:highlight w:val="yellow"/>
        </w:rPr>
        <w:t>. This limitation also led us to exclude the patella from our analysis despite its visibility in the sagittal images, as it undergoes significant through-plane motion during flexion-extension that is incompati</w:t>
      </w:r>
      <w:r w:rsidRPr="003577D2">
        <w:rPr>
          <w:highlight w:val="yellow"/>
        </w:rPr>
        <w:t>ble with our 2D tracking approach.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w:t>
      </w:r>
      <w:r w:rsidR="00093182">
        <w:rPr>
          <w:highlight w:val="yellow"/>
        </w:rPr>
        <w:t>”</w:t>
      </w:r>
    </w:p>
    <w:p w14:paraId="0D4667B9" w14:textId="77777777" w:rsidR="00B767CD" w:rsidRDefault="00B767CD" w:rsidP="00B767CD">
      <w:pPr>
        <w:spacing w:after="0" w:line="240" w:lineRule="auto"/>
      </w:pPr>
    </w:p>
    <w:p w14:paraId="4B8D836E" w14:textId="1DD19B7A" w:rsidR="00F37E4E" w:rsidRPr="00C67283" w:rsidRDefault="00345C2A" w:rsidP="0051031C">
      <w:pPr>
        <w:spacing w:after="0" w:line="240" w:lineRule="auto"/>
        <w:rPr>
          <w:highlight w:val="yellow"/>
        </w:rPr>
      </w:pPr>
      <w:r w:rsidRPr="00C67283">
        <w:t xml:space="preserve">  </w:t>
      </w:r>
    </w:p>
    <w:p w14:paraId="0EF7DF17" w14:textId="77777777" w:rsidR="00F37E4E" w:rsidRPr="00214A08" w:rsidRDefault="00345C2A" w:rsidP="0051031C">
      <w:pPr>
        <w:spacing w:after="0" w:line="240" w:lineRule="auto"/>
        <w:rPr>
          <w:b/>
          <w:bCs/>
        </w:rPr>
      </w:pPr>
      <w:r w:rsidRPr="00C67283">
        <w:t>RE2.7</w:t>
      </w:r>
      <w:r w:rsidRPr="00C67283">
        <w:br/>
      </w:r>
      <w:r w:rsidRPr="00214A08">
        <w:rPr>
          <w:b/>
          <w:bCs/>
        </w:rPr>
        <w:t>A "semi-automated pipeline" is reported. It should be indicated at which points interventions by the examiner are necessary.</w:t>
      </w:r>
    </w:p>
    <w:p w14:paraId="379D8CD8" w14:textId="77777777" w:rsidR="00B767CD" w:rsidRDefault="00B767CD" w:rsidP="00640F0A">
      <w:pPr>
        <w:spacing w:after="0" w:line="240" w:lineRule="auto"/>
      </w:pPr>
    </w:p>
    <w:p w14:paraId="51D262F7" w14:textId="44BE593F" w:rsidR="0087747A" w:rsidRDefault="0087747A" w:rsidP="00640F0A">
      <w:pPr>
        <w:spacing w:after="0" w:line="240" w:lineRule="auto"/>
      </w:pPr>
      <w:r>
        <w:t xml:space="preserve">Thanks for seeking clarity. We have now clarified on </w:t>
      </w:r>
      <w:r w:rsidRPr="00080E4B">
        <w:t>Page 8</w:t>
      </w:r>
      <w:r>
        <w:t xml:space="preserve"> at which points intervention by the examiner are necessary for the </w:t>
      </w:r>
      <w:r w:rsidRPr="00C67283">
        <w:t>semi-automat</w:t>
      </w:r>
      <w:r>
        <w:t>ed</w:t>
      </w:r>
      <w:r w:rsidRPr="00C67283">
        <w:t xml:space="preserve"> </w:t>
      </w:r>
      <w:r>
        <w:t xml:space="preserve">pipeline, as shown below: </w:t>
      </w:r>
    </w:p>
    <w:p w14:paraId="56363DCF" w14:textId="58A1964D" w:rsidR="00F37E4E" w:rsidRPr="0051031C" w:rsidRDefault="00345C2A" w:rsidP="00640F0A">
      <w:pPr>
        <w:spacing w:after="0" w:line="240" w:lineRule="auto"/>
        <w:rPr>
          <w:rFonts w:eastAsia="Verdana" w:cs="Verdana"/>
          <w:highlight w:val="yellow"/>
        </w:rPr>
      </w:pPr>
      <w:r w:rsidRPr="00C67283">
        <w:t>“</w:t>
      </w:r>
      <w:r w:rsidRPr="00C67283">
        <w:rPr>
          <w:rFonts w:eastAsia="Verdana" w:cs="Verdana"/>
          <w:highlight w:val="yellow"/>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51031C">
        <w:rPr>
          <w:rFonts w:eastAsia="Verdana" w:cs="Verdana"/>
          <w:highlight w:val="yellow"/>
        </w:rPr>
        <w:t xml:space="preserve">, performed </w:t>
      </w:r>
      <w:r w:rsidRPr="00C67283">
        <w:rPr>
          <w:rFonts w:eastAsia="Verdana" w:cs="Verdana"/>
          <w:highlight w:val="yellow"/>
        </w:rPr>
        <w:t>once per dataset</w:t>
      </w:r>
      <w:r w:rsidR="00B767CD">
        <w:t>.”</w:t>
      </w:r>
    </w:p>
    <w:p w14:paraId="48641976" w14:textId="77777777" w:rsidR="00B767CD" w:rsidRPr="00C67283" w:rsidRDefault="00B767CD" w:rsidP="0051031C">
      <w:pPr>
        <w:spacing w:after="0" w:line="240" w:lineRule="auto"/>
      </w:pPr>
    </w:p>
    <w:sectPr w:rsidR="00B767CD" w:rsidRPr="00C67283">
      <w:pgSz w:w="11906" w:h="16838"/>
      <w:pgMar w:top="1440" w:right="1440" w:bottom="1440"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DEC3BE" w14:textId="77777777" w:rsidR="00C672A0" w:rsidRDefault="00C672A0">
      <w:pPr>
        <w:spacing w:after="0" w:line="240" w:lineRule="auto"/>
      </w:pPr>
      <w:r>
        <w:separator/>
      </w:r>
    </w:p>
  </w:endnote>
  <w:endnote w:type="continuationSeparator" w:id="0">
    <w:p w14:paraId="58F11D61" w14:textId="77777777" w:rsidR="00C672A0" w:rsidRDefault="00C67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BF424" w14:textId="77777777" w:rsidR="00C672A0" w:rsidRDefault="00C672A0">
      <w:pPr>
        <w:spacing w:after="0" w:line="240" w:lineRule="auto"/>
      </w:pPr>
      <w:r>
        <w:separator/>
      </w:r>
    </w:p>
  </w:footnote>
  <w:footnote w:type="continuationSeparator" w:id="0">
    <w:p w14:paraId="5375CAE0" w14:textId="77777777" w:rsidR="00C672A0" w:rsidRDefault="00C672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37E4E"/>
    <w:rsid w:val="0002181B"/>
    <w:rsid w:val="00061CAE"/>
    <w:rsid w:val="0006227D"/>
    <w:rsid w:val="00080E4B"/>
    <w:rsid w:val="00081F47"/>
    <w:rsid w:val="00085AE3"/>
    <w:rsid w:val="00093182"/>
    <w:rsid w:val="000D445E"/>
    <w:rsid w:val="00120446"/>
    <w:rsid w:val="00177D2D"/>
    <w:rsid w:val="001B517F"/>
    <w:rsid w:val="001B7612"/>
    <w:rsid w:val="001C0C07"/>
    <w:rsid w:val="001D20B6"/>
    <w:rsid w:val="0020514E"/>
    <w:rsid w:val="00214A08"/>
    <w:rsid w:val="00222E7D"/>
    <w:rsid w:val="00227525"/>
    <w:rsid w:val="00240C32"/>
    <w:rsid w:val="00247A1D"/>
    <w:rsid w:val="002854CB"/>
    <w:rsid w:val="00285A4B"/>
    <w:rsid w:val="002F6EF3"/>
    <w:rsid w:val="00345C2A"/>
    <w:rsid w:val="0035755D"/>
    <w:rsid w:val="003577D2"/>
    <w:rsid w:val="00363631"/>
    <w:rsid w:val="0038725F"/>
    <w:rsid w:val="00392588"/>
    <w:rsid w:val="003975BE"/>
    <w:rsid w:val="003A0343"/>
    <w:rsid w:val="003A2084"/>
    <w:rsid w:val="003F0B77"/>
    <w:rsid w:val="004326A4"/>
    <w:rsid w:val="0044017C"/>
    <w:rsid w:val="00441C65"/>
    <w:rsid w:val="00451581"/>
    <w:rsid w:val="0046765F"/>
    <w:rsid w:val="004743E0"/>
    <w:rsid w:val="00484A8A"/>
    <w:rsid w:val="0049181B"/>
    <w:rsid w:val="004D599B"/>
    <w:rsid w:val="004D6742"/>
    <w:rsid w:val="004E4BB4"/>
    <w:rsid w:val="004F4332"/>
    <w:rsid w:val="0050332A"/>
    <w:rsid w:val="0051031C"/>
    <w:rsid w:val="005104CB"/>
    <w:rsid w:val="0052311E"/>
    <w:rsid w:val="005268F8"/>
    <w:rsid w:val="0053480F"/>
    <w:rsid w:val="00556146"/>
    <w:rsid w:val="00577DFB"/>
    <w:rsid w:val="0059797C"/>
    <w:rsid w:val="005E4C2D"/>
    <w:rsid w:val="00627EC2"/>
    <w:rsid w:val="00640F0A"/>
    <w:rsid w:val="00695520"/>
    <w:rsid w:val="006E2D64"/>
    <w:rsid w:val="006E5691"/>
    <w:rsid w:val="007234CE"/>
    <w:rsid w:val="00726FA0"/>
    <w:rsid w:val="00727130"/>
    <w:rsid w:val="00746124"/>
    <w:rsid w:val="00750A7F"/>
    <w:rsid w:val="007971D4"/>
    <w:rsid w:val="007E05C8"/>
    <w:rsid w:val="008329F9"/>
    <w:rsid w:val="00855761"/>
    <w:rsid w:val="00866EFC"/>
    <w:rsid w:val="00871B9C"/>
    <w:rsid w:val="0087747A"/>
    <w:rsid w:val="008C6980"/>
    <w:rsid w:val="008E423E"/>
    <w:rsid w:val="008F32B2"/>
    <w:rsid w:val="00954C2A"/>
    <w:rsid w:val="00975F64"/>
    <w:rsid w:val="00990894"/>
    <w:rsid w:val="009A22A2"/>
    <w:rsid w:val="009A4C5C"/>
    <w:rsid w:val="009F0655"/>
    <w:rsid w:val="009F7B62"/>
    <w:rsid w:val="00A12F0F"/>
    <w:rsid w:val="00A5469B"/>
    <w:rsid w:val="00A908FC"/>
    <w:rsid w:val="00A9436B"/>
    <w:rsid w:val="00AC5C15"/>
    <w:rsid w:val="00AD3AAE"/>
    <w:rsid w:val="00AF76B4"/>
    <w:rsid w:val="00B04AA2"/>
    <w:rsid w:val="00B078F6"/>
    <w:rsid w:val="00B13D7C"/>
    <w:rsid w:val="00B3562C"/>
    <w:rsid w:val="00B66A76"/>
    <w:rsid w:val="00B723FC"/>
    <w:rsid w:val="00B767CD"/>
    <w:rsid w:val="00B934CB"/>
    <w:rsid w:val="00BC6172"/>
    <w:rsid w:val="00BE4ECA"/>
    <w:rsid w:val="00BF2EB2"/>
    <w:rsid w:val="00C0285D"/>
    <w:rsid w:val="00C2472C"/>
    <w:rsid w:val="00C262AC"/>
    <w:rsid w:val="00C67283"/>
    <w:rsid w:val="00C672A0"/>
    <w:rsid w:val="00C91D75"/>
    <w:rsid w:val="00C94329"/>
    <w:rsid w:val="00CD0461"/>
    <w:rsid w:val="00D71469"/>
    <w:rsid w:val="00DA3C00"/>
    <w:rsid w:val="00DC296D"/>
    <w:rsid w:val="00DE0460"/>
    <w:rsid w:val="00E35A37"/>
    <w:rsid w:val="00E373AD"/>
    <w:rsid w:val="00E62600"/>
    <w:rsid w:val="00EB0259"/>
    <w:rsid w:val="00EE626B"/>
    <w:rsid w:val="00F10A28"/>
    <w:rsid w:val="00F2350C"/>
    <w:rsid w:val="00F2415D"/>
    <w:rsid w:val="00F3335B"/>
    <w:rsid w:val="00F37E4E"/>
    <w:rsid w:val="00F71B07"/>
    <w:rsid w:val="00FA18DF"/>
    <w:rsid w:val="00FA704E"/>
    <w:rsid w:val="00FC46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5714"/>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1"/>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1"/>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1"/>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1"/>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1"/>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1"/>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1"/>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1"/>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1"/>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customStyle="1" w:styleId="Heading1Char">
    <w:name w:val="Heading 1 Char"/>
    <w:basedOn w:val="DefaultParagraphFont"/>
    <w:uiPriority w:val="9"/>
    <w:rPr>
      <w:rFonts w:ascii="Arial" w:eastAsia="Arial" w:hAnsi="Arial" w:cs="Arial"/>
      <w:color w:val="0F4761" w:themeColor="accent1" w:themeShade="BF"/>
      <w:sz w:val="40"/>
      <w:szCs w:val="40"/>
    </w:rPr>
  </w:style>
  <w:style w:type="character" w:customStyle="1" w:styleId="Heading2Char">
    <w:name w:val="Heading 2 Char"/>
    <w:basedOn w:val="DefaultParagraphFont"/>
    <w:uiPriority w:val="9"/>
    <w:rPr>
      <w:rFonts w:ascii="Arial" w:eastAsia="Arial" w:hAnsi="Arial" w:cs="Arial"/>
      <w:color w:val="0F4761" w:themeColor="accent1" w:themeShade="BF"/>
      <w:sz w:val="32"/>
      <w:szCs w:val="32"/>
    </w:rPr>
  </w:style>
  <w:style w:type="character" w:customStyle="1" w:styleId="Heading3Char">
    <w:name w:val="Heading 3 Char"/>
    <w:basedOn w:val="DefaultParagraphFont"/>
    <w:uiPriority w:val="9"/>
    <w:rPr>
      <w:rFonts w:ascii="Arial" w:eastAsia="Arial" w:hAnsi="Arial" w:cs="Arial"/>
      <w:color w:val="0F4761" w:themeColor="accent1" w:themeShade="BF"/>
      <w:sz w:val="28"/>
      <w:szCs w:val="28"/>
    </w:rPr>
  </w:style>
  <w:style w:type="character" w:customStyle="1" w:styleId="Heading4Char">
    <w:name w:val="Heading 4 Char"/>
    <w:basedOn w:val="DefaultParagraphFont"/>
    <w:uiPriority w:val="9"/>
    <w:rPr>
      <w:rFonts w:ascii="Arial" w:eastAsia="Arial" w:hAnsi="Arial" w:cs="Arial"/>
      <w:i/>
      <w:iCs/>
      <w:color w:val="0F4761" w:themeColor="accent1" w:themeShade="BF"/>
    </w:rPr>
  </w:style>
  <w:style w:type="character" w:customStyle="1" w:styleId="Heading5Char">
    <w:name w:val="Heading 5 Char"/>
    <w:basedOn w:val="DefaultParagraphFont"/>
    <w:uiPriority w:val="9"/>
    <w:rPr>
      <w:rFonts w:ascii="Arial" w:eastAsia="Arial" w:hAnsi="Arial" w:cs="Arial"/>
      <w:color w:val="0F4761" w:themeColor="accent1" w:themeShade="BF"/>
    </w:rPr>
  </w:style>
  <w:style w:type="character" w:customStyle="1" w:styleId="Heading6Char">
    <w:name w:val="Heading 6 Char"/>
    <w:basedOn w:val="DefaultParagraphFont"/>
    <w:uiPriority w:val="9"/>
    <w:rPr>
      <w:rFonts w:ascii="Arial" w:eastAsia="Arial" w:hAnsi="Arial" w:cs="Arial"/>
      <w:i/>
      <w:iCs/>
      <w:color w:val="595959" w:themeColor="text1" w:themeTint="A6"/>
    </w:rPr>
  </w:style>
  <w:style w:type="character" w:customStyle="1" w:styleId="Heading7Char">
    <w:name w:val="Heading 7 Char"/>
    <w:basedOn w:val="DefaultParagraphFont"/>
    <w:uiPriority w:val="9"/>
    <w:rPr>
      <w:rFonts w:ascii="Arial" w:eastAsia="Arial" w:hAnsi="Arial" w:cs="Arial"/>
      <w:color w:val="595959" w:themeColor="text1" w:themeTint="A6"/>
    </w:rPr>
  </w:style>
  <w:style w:type="character" w:customStyle="1" w:styleId="Heading8Char">
    <w:name w:val="Heading 8 Char"/>
    <w:basedOn w:val="DefaultParagraphFont"/>
    <w:uiPriority w:val="9"/>
    <w:rPr>
      <w:rFonts w:ascii="Arial" w:eastAsia="Arial" w:hAnsi="Arial" w:cs="Arial"/>
      <w:i/>
      <w:iCs/>
      <w:color w:val="272727" w:themeColor="text1" w:themeTint="D8"/>
    </w:rPr>
  </w:style>
  <w:style w:type="character" w:customStyle="1" w:styleId="Heading9Char">
    <w:name w:val="Heading 9 Char"/>
    <w:basedOn w:val="DefaultParagraphFont"/>
    <w:uiPriority w:val="9"/>
    <w:rPr>
      <w:rFonts w:ascii="Arial" w:eastAsia="Arial" w:hAnsi="Arial" w:cs="Arial"/>
      <w:i/>
      <w:iCs/>
      <w:color w:val="272727" w:themeColor="text1" w:themeTint="D8"/>
    </w:rPr>
  </w:style>
  <w:style w:type="character" w:customStyle="1" w:styleId="TitleChar">
    <w:name w:val="Title Char"/>
    <w:basedOn w:val="DefaultParagraphFont"/>
    <w:uiPriority w:val="10"/>
    <w:rPr>
      <w:rFonts w:ascii="Arial" w:eastAsia="Arial" w:hAnsi="Arial" w:cs="Arial"/>
      <w:spacing w:val="-10"/>
      <w:sz w:val="56"/>
      <w:szCs w:val="56"/>
    </w:rPr>
  </w:style>
  <w:style w:type="character" w:customStyle="1" w:styleId="SubtitleChar">
    <w:name w:val="Subtitle Char"/>
    <w:basedOn w:val="DefaultParagraphFont"/>
    <w:uiPriority w:val="11"/>
    <w:rPr>
      <w:color w:val="595959" w:themeColor="text1" w:themeTint="A6"/>
      <w:spacing w:val="15"/>
      <w:sz w:val="28"/>
      <w:szCs w:val="28"/>
    </w:rPr>
  </w:style>
  <w:style w:type="character" w:customStyle="1" w:styleId="QuoteChar">
    <w:name w:val="Quote Char"/>
    <w:basedOn w:val="DefaultParagraphFont"/>
    <w:uiPriority w:val="29"/>
    <w:rPr>
      <w:i/>
      <w:iCs/>
      <w:color w:val="404040" w:themeColor="text1" w:themeTint="BF"/>
    </w:rPr>
  </w:style>
  <w:style w:type="character" w:customStyle="1" w:styleId="IntenseQuoteChar">
    <w:name w:val="Intense Quote Char"/>
    <w:basedOn w:val="DefaultParagraphFont"/>
    <w:uiPriority w:val="30"/>
    <w:rPr>
      <w:i/>
      <w:iCs/>
      <w:color w:val="0F4761" w:themeColor="accent1" w:themeShade="BF"/>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FootnoteTextChar">
    <w:name w:val="Footnote Text Char"/>
    <w:basedOn w:val="DefaultParagraphFont"/>
    <w:uiPriority w:val="99"/>
    <w:semiHidden/>
    <w:rPr>
      <w:sz w:val="20"/>
      <w:szCs w:val="20"/>
    </w:rPr>
  </w:style>
  <w:style w:type="character" w:customStyle="1" w:styleId="EndnoteTextChar">
    <w:name w:val="Endnote Text Char"/>
    <w:basedOn w:val="DefaultParagraphFont"/>
    <w:uiPriority w:val="99"/>
    <w:semiHidden/>
    <w:rPr>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1">
    <w:name w:val="Header Char1"/>
    <w:basedOn w:val="DefaultParagraphFont"/>
    <w:link w:val="Header"/>
    <w:uiPriority w:val="99"/>
    <w:qFormat/>
  </w:style>
  <w:style w:type="character" w:customStyle="1" w:styleId="FooterChar1">
    <w:name w:val="Footer Char1"/>
    <w:basedOn w:val="DefaultParagraphFont"/>
    <w:link w:val="Footer"/>
    <w:uiPriority w:val="99"/>
    <w:qFormat/>
  </w:style>
  <w:style w:type="character" w:customStyle="1" w:styleId="FootnoteTextChar1">
    <w:name w:val="Footnote Text Char1"/>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1">
    <w:name w:val="Endnote Text Char1"/>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1">
    <w:name w:val="Heading 1 Char1"/>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1">
    <w:name w:val="Heading 2 Char1"/>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1">
    <w:name w:val="Heading 3 Char1"/>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1">
    <w:name w:val="Heading 4 Char1"/>
    <w:basedOn w:val="DefaultParagraphFont"/>
    <w:link w:val="Heading4"/>
    <w:uiPriority w:val="9"/>
    <w:semiHidden/>
    <w:qFormat/>
    <w:rPr>
      <w:rFonts w:eastAsiaTheme="majorEastAsia" w:cstheme="majorBidi"/>
      <w:i/>
      <w:iCs/>
      <w:color w:val="0F4761" w:themeColor="accent1" w:themeShade="BF"/>
    </w:rPr>
  </w:style>
  <w:style w:type="character" w:customStyle="1" w:styleId="Heading5Char1">
    <w:name w:val="Heading 5 Char1"/>
    <w:basedOn w:val="DefaultParagraphFont"/>
    <w:link w:val="Heading5"/>
    <w:uiPriority w:val="9"/>
    <w:semiHidden/>
    <w:qFormat/>
    <w:rPr>
      <w:rFonts w:eastAsiaTheme="majorEastAsia" w:cstheme="majorBidi"/>
      <w:color w:val="0F4761" w:themeColor="accent1" w:themeShade="BF"/>
    </w:rPr>
  </w:style>
  <w:style w:type="character" w:customStyle="1" w:styleId="Heading6Char1">
    <w:name w:val="Heading 6 Char1"/>
    <w:basedOn w:val="DefaultParagraphFont"/>
    <w:link w:val="Heading6"/>
    <w:uiPriority w:val="9"/>
    <w:semiHidden/>
    <w:qFormat/>
    <w:rPr>
      <w:rFonts w:eastAsiaTheme="majorEastAsia" w:cstheme="majorBidi"/>
      <w:i/>
      <w:iCs/>
      <w:color w:val="595959" w:themeColor="text1" w:themeTint="A6"/>
    </w:rPr>
  </w:style>
  <w:style w:type="character" w:customStyle="1" w:styleId="Heading7Char1">
    <w:name w:val="Heading 7 Char1"/>
    <w:basedOn w:val="DefaultParagraphFont"/>
    <w:link w:val="Heading7"/>
    <w:uiPriority w:val="9"/>
    <w:semiHidden/>
    <w:qFormat/>
    <w:rPr>
      <w:rFonts w:eastAsiaTheme="majorEastAsia" w:cstheme="majorBidi"/>
      <w:color w:val="595959" w:themeColor="text1" w:themeTint="A6"/>
    </w:rPr>
  </w:style>
  <w:style w:type="character" w:customStyle="1" w:styleId="Heading8Char1">
    <w:name w:val="Heading 8 Char1"/>
    <w:basedOn w:val="DefaultParagraphFont"/>
    <w:link w:val="Heading8"/>
    <w:uiPriority w:val="9"/>
    <w:semiHidden/>
    <w:qFormat/>
    <w:rPr>
      <w:rFonts w:eastAsiaTheme="majorEastAsia" w:cstheme="majorBidi"/>
      <w:i/>
      <w:iCs/>
      <w:color w:val="272727" w:themeColor="text1" w:themeTint="D8"/>
    </w:rPr>
  </w:style>
  <w:style w:type="character" w:customStyle="1" w:styleId="Heading9Char1">
    <w:name w:val="Heading 9 Char1"/>
    <w:basedOn w:val="DefaultParagraphFont"/>
    <w:link w:val="Heading9"/>
    <w:uiPriority w:val="9"/>
    <w:semiHidden/>
    <w:qFormat/>
    <w:rPr>
      <w:rFonts w:eastAsiaTheme="majorEastAsia" w:cstheme="majorBidi"/>
      <w:color w:val="272727" w:themeColor="text1" w:themeTint="D8"/>
    </w:rPr>
  </w:style>
  <w:style w:type="character" w:customStyle="1" w:styleId="TitleChar1">
    <w:name w:val="Title Char1"/>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1">
    <w:name w:val="Subtitle Char1"/>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1">
    <w:name w:val="Quote Char1"/>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1">
    <w:name w:val="Intense Quote Char1"/>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1"/>
    <w:uiPriority w:val="99"/>
    <w:unhideWhenUsed/>
    <w:pPr>
      <w:tabs>
        <w:tab w:val="center" w:pos="4844"/>
        <w:tab w:val="right" w:pos="9689"/>
      </w:tabs>
      <w:spacing w:after="0" w:line="240" w:lineRule="auto"/>
    </w:pPr>
  </w:style>
  <w:style w:type="paragraph" w:styleId="Footer">
    <w:name w:val="footer"/>
    <w:basedOn w:val="Normal"/>
    <w:link w:val="FooterChar1"/>
    <w:uiPriority w:val="99"/>
    <w:unhideWhenUsed/>
    <w:pPr>
      <w:tabs>
        <w:tab w:val="center" w:pos="4844"/>
        <w:tab w:val="right" w:pos="9689"/>
      </w:tabs>
      <w:spacing w:after="0" w:line="240" w:lineRule="auto"/>
    </w:pPr>
  </w:style>
  <w:style w:type="paragraph" w:styleId="FootnoteText">
    <w:name w:val="footnote text"/>
    <w:basedOn w:val="Normal"/>
    <w:link w:val="FootnoteTextChar1"/>
    <w:uiPriority w:val="99"/>
    <w:semiHidden/>
    <w:unhideWhenUsed/>
    <w:pPr>
      <w:spacing w:after="0" w:line="240" w:lineRule="auto"/>
    </w:pPr>
    <w:rPr>
      <w:sz w:val="20"/>
      <w:szCs w:val="20"/>
    </w:rPr>
  </w:style>
  <w:style w:type="paragraph" w:styleId="EndnoteText">
    <w:name w:val="endnote text"/>
    <w:basedOn w:val="Normal"/>
    <w:link w:val="EndnoteTextChar1"/>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1"/>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1"/>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1"/>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1"/>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Revision">
    <w:name w:val="Revision"/>
    <w:hidden/>
    <w:uiPriority w:val="99"/>
    <w:semiHidden/>
  </w:style>
  <w:style w:type="paragraph" w:styleId="BalloonText">
    <w:name w:val="Balloon Text"/>
    <w:basedOn w:val="Normal"/>
    <w:link w:val="BalloonTextChar"/>
    <w:uiPriority w:val="99"/>
    <w:semiHidden/>
    <w:unhideWhenUsed/>
    <w:rsid w:val="00021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181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0244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sciencedirect.com/science/article/pii/S093938892100115X?via%3Dihub"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03B93C-5FC2-4E20-802F-997032288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9</Pages>
  <Words>3123</Words>
  <Characters>1780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83</cp:revision>
  <dcterms:created xsi:type="dcterms:W3CDTF">2025-06-04T19:22:00Z</dcterms:created>
  <dcterms:modified xsi:type="dcterms:W3CDTF">2025-06-17T16:00:00Z</dcterms:modified>
  <dc:language>en-US</dc:language>
</cp:coreProperties>
</file>